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1D2A3B99"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E27527" w:rsidRPr="00B04F9C">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National Academies (U.S.)","given":""},{"family":"Committee on Science, Engineering, and Public Policy (U.S.)","given":""},{"family":"National Academy of Sciences (U.S.)","given":""},{"family":"National Academy of Engineering","given":""},{"family":"Institute of Medicine (U.S.)","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43E36297"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6D1EB5" w:rsidRPr="00B04F9C">
        <w:rPr>
          <w:rFonts w:cs="Times New Roman"/>
        </w:rPr>
        <w:t>（</w:t>
      </w:r>
      <w:r w:rsidR="00363D0C">
        <w:rPr>
          <w:rFonts w:cs="Times New Roman" w:hint="eastAsia"/>
        </w:rPr>
        <w:t>主要是</w:t>
      </w:r>
      <w:r w:rsidR="00B12861" w:rsidRPr="00B04F9C">
        <w:rPr>
          <w:rFonts w:cs="Times New Roman"/>
        </w:rPr>
        <w:t>跨领域发文</w:t>
      </w:r>
      <w:r w:rsidR="00E02C53">
        <w:rPr>
          <w:rFonts w:cs="Times New Roman" w:hint="eastAsia"/>
        </w:rPr>
        <w:t>：</w:t>
      </w:r>
      <w:r w:rsidR="00B12861" w:rsidRPr="00B04F9C">
        <w:rPr>
          <w:rFonts w:cs="Times New Roman"/>
        </w:rPr>
        <w:t>[boundary crossing]</w:t>
      </w:r>
      <w:r w:rsidR="00A7243A" w:rsidRPr="00B04F9C">
        <w:rPr>
          <w:rFonts w:cs="Times New Roman"/>
        </w:rPr>
        <w:fldChar w:fldCharType="begin"/>
      </w:r>
      <w:r w:rsidR="00B92C93" w:rsidRPr="00B04F9C">
        <w:rPr>
          <w:rFonts w:cs="Times New Roman"/>
        </w:rPr>
        <w:instrText xml:space="preserve"> ADDIN ZOTERO_ITEM CSL_CITATION {"citationID":"oARFqY0v","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A7243A" w:rsidRPr="00B04F9C">
        <w:rPr>
          <w:rFonts w:cs="Times New Roman"/>
        </w:rPr>
        <w:fldChar w:fldCharType="separate"/>
      </w:r>
      <w:r w:rsidR="00B92C93" w:rsidRPr="00B04F9C">
        <w:rPr>
          <w:rFonts w:cs="Times New Roman"/>
          <w:szCs w:val="24"/>
          <w:vertAlign w:val="superscript"/>
        </w:rPr>
        <w:t>[22]</w:t>
      </w:r>
      <w:r w:rsidR="00A7243A" w:rsidRPr="00B04F9C">
        <w:rPr>
          <w:rFonts w:cs="Times New Roman"/>
        </w:rPr>
        <w:fldChar w:fldCharType="end"/>
      </w:r>
      <w:r w:rsidR="00B12861" w:rsidRPr="00B04F9C">
        <w:rPr>
          <w:rFonts w:cs="Times New Roman"/>
        </w:rPr>
        <w:t>，</w:t>
      </w:r>
      <w:r w:rsidR="0043225C" w:rsidRPr="00B04F9C">
        <w:rPr>
          <w:rFonts w:cs="Times New Roman"/>
        </w:rPr>
        <w:t>作者在主学科以外的第二学科发文，并得到</w:t>
      </w:r>
      <w:r w:rsidR="006C0766" w:rsidRPr="00B04F9C">
        <w:rPr>
          <w:rFonts w:cs="Times New Roman"/>
        </w:rPr>
        <w:t>同行评审</w:t>
      </w:r>
      <w:r w:rsidR="0043225C" w:rsidRPr="00B04F9C">
        <w:rPr>
          <w:rFonts w:cs="Times New Roman"/>
        </w:rPr>
        <w:t>认可</w:t>
      </w:r>
      <w:r w:rsidR="006D1EB5" w:rsidRPr="00B04F9C">
        <w:rPr>
          <w:rFonts w:cs="Times New Roman"/>
        </w:rPr>
        <w:t>）</w:t>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5A3EB69F"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w:t>
      </w:r>
      <w:r w:rsidR="00262149" w:rsidRPr="00B04F9C">
        <w:rPr>
          <w:rFonts w:cs="Times New Roman"/>
        </w:rPr>
        <w:t>团队</w:t>
      </w:r>
      <w:r w:rsidR="00F774DD" w:rsidRPr="00B04F9C">
        <w:rPr>
          <w:rFonts w:cs="Times New Roman"/>
        </w:rPr>
        <w:t>合作关系、</w:t>
      </w:r>
      <w:r w:rsidR="00AB7C07" w:rsidRPr="00B04F9C">
        <w:rPr>
          <w:rFonts w:cs="Times New Roman"/>
        </w:rPr>
        <w:t>作品影响力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后果</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5068A932"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从中探索跨学科程度</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77777777"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EF5FFA" w:rsidRPr="00B04F9C">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National Academies (U.S.)","given":""},{"family":"Committee on Science, Engineering, and Public Policy (U.S.)","given":""},{"family":"National Academy of Sciences (U.S.)","given":""},{"family":"National Academy of Engineering","given":""},{"family":"Institute of Medicine (U.S.)","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r w:rsidR="00B355CA" w:rsidRPr="00B04F9C">
        <w:rPr>
          <w:rFonts w:cs="Times New Roman"/>
        </w:rPr>
        <w:t>Wang Qi</w:t>
      </w:r>
      <w:r w:rsidR="002F1957" w:rsidRPr="00B04F9C">
        <w:rPr>
          <w:rFonts w:cs="Times New Roman"/>
        </w:rPr>
        <w:t>等人</w:t>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3"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3"/>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1A995C60"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6E29A6">
        <w:rPr>
          <w:rFonts w:cs="Times New Roman"/>
          <w:b/>
          <w:bCs/>
        </w:rPr>
        <w:instrText xml:space="preserve"> ADDIN ZOTERO_ITEM CSL_CITATION {"citationID":"d2FtUcvE","properties":{"formattedCitation":"\\super [9\\uc0\\u8211{}11,28]\\nosupersub{}","plainCitation":"[9–11,28]","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6E29A6" w:rsidRPr="006E29A6">
        <w:rPr>
          <w:rFonts w:cs="Times New Roman"/>
          <w:szCs w:val="24"/>
          <w:vertAlign w:val="superscript"/>
        </w:rPr>
        <w:t>[9–11,28]</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6E29A6">
        <w:rPr>
          <w:rFonts w:cs="Times New Roman"/>
        </w:rPr>
        <w:instrText xml:space="preserve"> ADDIN ZOTERO_ITEM CSL_CITATION {"citationID":"r4kZozC6","properties":{"formattedCitation":"\\super [29]\\nosupersub{}","plainCitation":"[29]","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6E29A6" w:rsidRPr="006E29A6">
        <w:rPr>
          <w:rFonts w:cs="Times New Roman"/>
          <w:szCs w:val="24"/>
          <w:vertAlign w:val="superscript"/>
        </w:rPr>
        <w:t>[29]</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6E29A6">
        <w:rPr>
          <w:rFonts w:cs="Times New Roman"/>
        </w:rPr>
        <w:instrText xml:space="preserve"> ADDIN ZOTERO_ITEM CSL_CITATION {"citationID":"qWy1GfMe","properties":{"formattedCitation":"\\super [30]\\nosupersub{}","plainCitation":"[30]","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6E29A6" w:rsidRPr="006E29A6">
        <w:rPr>
          <w:rFonts w:cs="Times New Roman"/>
          <w:szCs w:val="24"/>
          <w:vertAlign w:val="superscript"/>
        </w:rPr>
        <w:t>[30]</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r w:rsidR="00D8652A" w:rsidRPr="00B04F9C">
        <w:rPr>
          <w:rFonts w:cs="Times New Roman"/>
        </w:rPr>
        <w:t>APS</w:t>
      </w:r>
      <w:r w:rsidR="00D8652A" w:rsidRPr="00B04F9C">
        <w:rPr>
          <w:rFonts w:cs="Times New Roman"/>
        </w:rPr>
        <w:t>数据，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6E29A6">
        <w:rPr>
          <w:rFonts w:cs="Times New Roman"/>
        </w:rPr>
        <w:instrText xml:space="preserve"> ADDIN ZOTERO_ITEM CSL_CITATION {"citationID":"idr2WyY2","properties":{"formattedCitation":"\\super [31]\\nosupersub{}","plainCitation":"[31]","noteIndex":0},"citationItems":[{"id":3258,"uris":["http://zotero.org/users/7428105/items/8P9CXMVI"],"itemData":</w:instrText>
      </w:r>
      <w:r w:rsidR="006E29A6">
        <w:rPr>
          <w:rFonts w:cs="Times New Roman" w:hint="eastAsia"/>
        </w:rPr>
        <w:instrText>{"id":3258,"type":"article-journal","abstract":"</w:instrText>
      </w:r>
      <w:r w:rsidR="006E29A6">
        <w:rPr>
          <w:rFonts w:cs="Times New Roman" w:hint="eastAsia"/>
        </w:rPr>
        <w:instrText>中国科学院文献情报中心机构知识库</w:instrText>
      </w:r>
      <w:r w:rsidR="006E29A6">
        <w:rPr>
          <w:rFonts w:cs="Times New Roman" w:hint="eastAsia"/>
        </w:rPr>
        <w:instrText>(NSL OpenIR)</w:instrText>
      </w:r>
      <w:r w:rsidR="006E29A6">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6E29A6">
        <w:rPr>
          <w:rFonts w:cs="Times New Roman" w:hint="eastAsia"/>
        </w:rPr>
        <w:instrText>","issue":"5","journalAbbreviation":"NSL OpenIR","license":"</w:instrText>
      </w:r>
      <w:r w:rsidR="006E29A6">
        <w:rPr>
          <w:rFonts w:cs="Times New Roman" w:hint="eastAsia"/>
        </w:rPr>
        <w:instrText>中国科学院文献情报中心机构知识库</w:instrText>
      </w:r>
      <w:r w:rsidR="006E29A6">
        <w:rPr>
          <w:rFonts w:cs="Times New Roman" w:hint="eastAsia"/>
        </w:rPr>
        <w:instrText>","note":"Accepted: 2015-12-24T03:31:36Z","source":"ir.las.ac.cn","title":"</w:instrText>
      </w:r>
      <w:r w:rsidR="006E29A6">
        <w:rPr>
          <w:rFonts w:cs="Times New Roman" w:hint="eastAsia"/>
        </w:rPr>
        <w:instrText>一个跨学科性测试指标：作者专业度</w:instrText>
      </w:r>
      <w:r w:rsidR="006E29A6">
        <w:rPr>
          <w:rFonts w:cs="Times New Roman" w:hint="eastAsia"/>
        </w:rPr>
        <w:instrText>","URL":"http://ir.las.ac.cn/handle/12502/8352","volume":"38","author":[{"family":"</w:instrText>
      </w:r>
      <w:r w:rsidR="006E29A6">
        <w:rPr>
          <w:rFonts w:cs="Times New Roman" w:hint="eastAsia"/>
        </w:rPr>
        <w:instrText>和晋飞</w:instrText>
      </w:r>
      <w:r w:rsidR="006E29A6">
        <w:rPr>
          <w:rFonts w:cs="Times New Roman" w:hint="eastAsia"/>
        </w:rPr>
        <w:instrText>","given":""},{"family":"</w:instrText>
      </w:r>
      <w:r w:rsidR="006E29A6">
        <w:rPr>
          <w:rFonts w:cs="Times New Roman" w:hint="eastAsia"/>
        </w:rPr>
        <w:instrText>房俊民</w:instrText>
      </w:r>
      <w:r w:rsidR="006E29A6">
        <w:rPr>
          <w:rFonts w:cs="Times New Roman" w:hint="eastAsia"/>
        </w:rPr>
        <w:instrText>","given":""}],"accessed":{"date-pa</w:instrText>
      </w:r>
      <w:r w:rsidR="006E29A6">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6E29A6" w:rsidRPr="006E29A6">
        <w:rPr>
          <w:rFonts w:cs="Times New Roman"/>
          <w:szCs w:val="24"/>
          <w:vertAlign w:val="superscript"/>
        </w:rPr>
        <w:t>[31]</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6E29A6">
        <w:rPr>
          <w:rFonts w:cs="Times New Roman"/>
        </w:rPr>
        <w:instrText xml:space="preserve"> ADDIN ZOTERO_ITEM CSL_CITATION {"citationID":"qkQ3pkgw","properties":{"formattedCitation":"\\super [32]\\nosupersub{}","plainCitation":"[32]","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6E29A6" w:rsidRPr="006E29A6">
        <w:rPr>
          <w:rFonts w:cs="Times New Roman"/>
          <w:szCs w:val="24"/>
          <w:vertAlign w:val="superscript"/>
        </w:rPr>
        <w:t>[32]</w:t>
      </w:r>
      <w:r w:rsidR="000B7ED8" w:rsidRPr="00B04F9C">
        <w:rPr>
          <w:rFonts w:cs="Times New Roman"/>
        </w:rPr>
        <w:fldChar w:fldCharType="end"/>
      </w:r>
      <w:r w:rsidR="000B7ED8" w:rsidRPr="00B04F9C">
        <w:rPr>
          <w:rFonts w:cs="Times New Roman"/>
        </w:rPr>
        <w:t>。</w:t>
      </w:r>
    </w:p>
    <w:p w14:paraId="0AD5F55F" w14:textId="7E3B021B"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5F5E02" w:rsidRPr="00B04F9C">
        <w:rPr>
          <w:rFonts w:cs="Times New Roman"/>
        </w:rPr>
        <w:instrText xml:space="preserve"> ADDIN ZOTERO_ITEM CSL_CITATION {"citationID":"mghcdA8F","properties":{"formattedCitation":"\\super [25\\uc0\\u8211{}27]\\nosupersub{}","plainCitation":"[25–27]","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5F5E02" w:rsidRPr="00B04F9C">
        <w:rPr>
          <w:rFonts w:cs="Times New Roman"/>
          <w:szCs w:val="24"/>
          <w:vertAlign w:val="superscript"/>
        </w:rPr>
        <w:t>[25–27]</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21089204"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p>
    <w:p w14:paraId="2ADE0F6A" w14:textId="5AC4AD37"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6E29A6">
        <w:rPr>
          <w:rFonts w:cs="Times New Roman"/>
        </w:rPr>
        <w:instrText xml:space="preserve"> ADDIN ZOTERO_ITEM CSL_CITATION {"citationID":"vAfrJnqH","properties":{"formattedCitation":"\\super [42]\\nosupersub{}","plainCitation":"[42]","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6E29A6" w:rsidRPr="006E29A6">
        <w:rPr>
          <w:rFonts w:cs="Times New Roman"/>
          <w:szCs w:val="24"/>
          <w:vertAlign w:val="superscript"/>
        </w:rPr>
        <w:t>[42]</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4"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4"/>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被拒稿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7FC114F"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6E29A6">
        <w:rPr>
          <w:rFonts w:cs="Times New Roman"/>
        </w:rPr>
        <w:instrText xml:space="preserve"> ADDIN ZOTERO_ITEM CSL_CITATION {"citationID":"PLoMIjoK","properties":{"formattedCitation":"\\super [3,43]\\nosupersub{}","plainCitation":"[3,43]","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3,43]</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第二学科的期刊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64E016EC"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对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6E29A6">
        <w:rPr>
          <w:rFonts w:cs="Times New Roman"/>
        </w:rPr>
        <w:instrText xml:space="preserve"> ADDIN ZOTERO_ITEM CSL_CITATION {"citationID":"7qjYDqre","properties":{"formattedCitation":"\\super [44]\\nosupersub{}","plainCitation":"[44]","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6E29A6" w:rsidRPr="006E29A6">
        <w:rPr>
          <w:rFonts w:cs="Times New Roman"/>
          <w:szCs w:val="24"/>
          <w:vertAlign w:val="superscript"/>
        </w:rPr>
        <w:t>[44]</w:t>
      </w:r>
      <w:r w:rsidR="00F2760E" w:rsidRPr="00B04F9C">
        <w:rPr>
          <w:rFonts w:cs="Times New Roman"/>
        </w:rPr>
        <w:fldChar w:fldCharType="end"/>
      </w:r>
      <w:r w:rsidR="00F2760E" w:rsidRPr="00B04F9C">
        <w:rPr>
          <w:rFonts w:cs="Times New Roman"/>
        </w:rPr>
        <w:t>。</w:t>
      </w:r>
    </w:p>
    <w:p w14:paraId="4A11043E" w14:textId="2FBB3B6C"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跨学科期刊认可，或者被非本学科的第二学科的期刊认可，则该文章很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6E29A6">
        <w:rPr>
          <w:rFonts w:cs="Times New Roman"/>
        </w:rPr>
        <w:instrText xml:space="preserve"> ADDIN ZOTERO_ITEM CSL_CITATION {"citationID":"Q0JgXTDz","properties":{"formattedCitation":"\\super [43]\\nosupersub{}","plainCitation":"[43]","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43]</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6E29A6">
        <w:rPr>
          <w:rFonts w:cs="Times New Roman"/>
        </w:rPr>
        <w:instrText xml:space="preserve"> ADDIN ZOTERO_ITEM CSL_CITATION {"citationID":"zujHjAvB","properties":{"formattedCitation":"\\super [45]\\nosupersub{}","plainCitation":"[45]","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6E29A6" w:rsidRPr="006E29A6">
        <w:rPr>
          <w:rFonts w:cs="Times New Roman"/>
          <w:szCs w:val="24"/>
          <w:vertAlign w:val="superscript"/>
        </w:rPr>
        <w:t>[45]</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包括</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进行</w:t>
      </w:r>
      <w:r w:rsidR="00233341">
        <w:rPr>
          <w:rFonts w:cs="Times New Roman" w:hint="eastAsia"/>
        </w:rPr>
        <w:t>的</w:t>
      </w:r>
      <w:r w:rsidR="00D35183">
        <w:rPr>
          <w:rFonts w:cs="Times New Roman" w:hint="eastAsia"/>
        </w:rPr>
        <w:t>定义</w:t>
      </w:r>
      <w:r w:rsidR="007B4F79">
        <w:rPr>
          <w:rFonts w:cs="Times New Roman" w:hint="eastAsia"/>
        </w:rPr>
        <w:t>，并</w:t>
      </w:r>
      <w:r w:rsidR="00D83A44">
        <w:rPr>
          <w:rFonts w:cs="Times New Roman" w:hint="eastAsia"/>
        </w:rPr>
        <w:t>用社会学和政治科学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6E29A6">
        <w:rPr>
          <w:rFonts w:cs="Times New Roman"/>
        </w:rPr>
        <w:instrText xml:space="preserve"> ADDIN ZOTERO_ITEM CSL_CITATION {"citationID":"mCShtRLn","properties":{"formattedCitation":"\\super [46]\\nosupersub{}","plainCitation":"[46]","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6E29A6" w:rsidRPr="006E29A6">
        <w:rPr>
          <w:rFonts w:cs="Times New Roman"/>
          <w:szCs w:val="24"/>
          <w:vertAlign w:val="superscript"/>
        </w:rPr>
        <w:t>[46]</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6E29A6">
        <w:rPr>
          <w:rFonts w:cs="Times New Roman"/>
        </w:rPr>
        <w:instrText xml:space="preserve"> ADDIN ZOTERO_ITEM CSL_CITATION {"citationID":"474lo5BG","properties":{"formattedCitation":"\\super [47]\\nosupersub{}","plainCitation":"[47]","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6E29A6" w:rsidRPr="006E29A6">
        <w:rPr>
          <w:rFonts w:cs="Times New Roman"/>
          <w:szCs w:val="24"/>
          <w:vertAlign w:val="superscript"/>
        </w:rPr>
        <w:t>[47]</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lastRenderedPageBreak/>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r w:rsidR="00DC4325">
        <w:rPr>
          <w:rFonts w:eastAsia="楷体" w:cs="Times New Roman" w:hint="eastAsia"/>
        </w:rPr>
        <w:t>对跨边界研究的捕捉有助于发现“典型跨学科研究”。</w:t>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5"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5"/>
    </w:p>
    <w:p w14:paraId="51A36360" w14:textId="26F77415"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6E29A6">
        <w:rPr>
          <w:rFonts w:cs="Times New Roman"/>
        </w:rPr>
        <w:instrText xml:space="preserve"> ADDIN ZOTERO_ITEM CSL_CITATION {"citationID":"B0EEFVZR","properties":{"formattedCitation":"\\super [48]\\nosupersub{}","plainCitation":"[48]","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6E29A6" w:rsidRPr="006E29A6">
        <w:rPr>
          <w:rFonts w:cs="Times New Roman"/>
          <w:szCs w:val="24"/>
          <w:vertAlign w:val="superscript"/>
        </w:rPr>
        <w:t>[48]</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6E29A6">
        <w:rPr>
          <w:rFonts w:cs="Times New Roman"/>
        </w:rPr>
        <w:instrText xml:space="preserve"> ADDIN ZOTERO_ITEM CSL_CITATION {"citationID":"jdcdGkYt","properties":{"formattedCitation":"\\super [49]\\nosupersub{}","plainCitation":"[49]","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6E29A6" w:rsidRPr="006E29A6">
        <w:rPr>
          <w:rFonts w:cs="Times New Roman"/>
          <w:szCs w:val="24"/>
          <w:vertAlign w:val="superscript"/>
        </w:rPr>
        <w:t>[49]</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65EC4325"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6E29A6">
        <w:rPr>
          <w:rFonts w:cs="Times New Roman"/>
        </w:rPr>
        <w:instrText xml:space="preserve"> ADDIN ZOTERO_ITEM CSL_CITATION {"citationID":"Ow7emJmW","properties":{"formattedCitation":"\\super [50]\\nosupersub{}","plainCitation":"[50]","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6E29A6" w:rsidRPr="006E29A6">
        <w:rPr>
          <w:rFonts w:cs="Times New Roman"/>
          <w:szCs w:val="24"/>
          <w:vertAlign w:val="superscript"/>
        </w:rPr>
        <w:t>[50]</w:t>
      </w:r>
      <w:r w:rsidR="00092C81">
        <w:rPr>
          <w:rFonts w:cs="Times New Roman"/>
        </w:rPr>
        <w:fldChar w:fldCharType="end"/>
      </w:r>
      <w:r w:rsidR="00092C81">
        <w:rPr>
          <w:rFonts w:cs="Times New Roman" w:hint="eastAsia"/>
        </w:rPr>
        <w:t>，</w:t>
      </w:r>
      <w:r w:rsidR="00E80F8D">
        <w:rPr>
          <w:rFonts w:cs="Times New Roman" w:hint="eastAsia"/>
        </w:rPr>
        <w:t>荷兰的大学对“转换研究方向的物理学家”（指在大学工作，但不在物理系）进行了访谈，这些研究者认为自己还是物理学家，并且认为物理学可以在他们的新领域发挥重大</w:t>
      </w:r>
      <w:r w:rsidR="00E80F8D">
        <w:rPr>
          <w:rFonts w:cs="Times New Roman" w:hint="eastAsia"/>
        </w:rPr>
        <w:lastRenderedPageBreak/>
        <w:t>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6E29A6">
        <w:rPr>
          <w:rFonts w:cs="Times New Roman"/>
        </w:rPr>
        <w:instrText xml:space="preserve"> ADDIN ZOTERO_ITEM CSL_CITATION {"citationID":"l6vyocPE","properties":{"formattedCitation":"\\super [43]\\nosupersub{}","plainCitation":"[43]","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6E29A6" w:rsidRPr="006E29A6">
        <w:rPr>
          <w:rFonts w:cs="Times New Roman"/>
          <w:szCs w:val="24"/>
          <w:vertAlign w:val="superscript"/>
        </w:rPr>
        <w:t>[43]</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243C157F"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Pr>
          <w:rFonts w:cs="Times New Roman" w:hint="eastAsia"/>
        </w:rPr>
        <w:t>2016</w:t>
      </w:r>
      <w:r w:rsidR="00FF5486">
        <w:rPr>
          <w:rFonts w:cs="Times New Roman" w:hint="eastAsia"/>
        </w:rPr>
        <w:t>年</w:t>
      </w:r>
      <w:r w:rsidR="00530607" w:rsidRPr="00530607">
        <w:rPr>
          <w:rFonts w:cs="Times New Roman"/>
        </w:rPr>
        <w:t>Manlio</w:t>
      </w:r>
      <w:r w:rsidR="00FF5486">
        <w:rPr>
          <w:rFonts w:cs="Times New Roman" w:hint="eastAsia"/>
        </w:rPr>
        <w:t>等人</w:t>
      </w:r>
      <w:r w:rsidR="00EA5B02" w:rsidRPr="00B04F9C">
        <w:rPr>
          <w:rFonts w:cs="Times New Roman"/>
        </w:rPr>
        <w:t>利用</w:t>
      </w:r>
      <w:r w:rsidR="00FF5486">
        <w:rPr>
          <w:rFonts w:cs="Times New Roman" w:hint="eastAsia"/>
        </w:rPr>
        <w:t>全部</w:t>
      </w:r>
      <w:r w:rsidR="0037589D" w:rsidRPr="00B04F9C">
        <w:rPr>
          <w:rFonts w:cs="Times New Roman"/>
        </w:rPr>
        <w:t>MAG</w:t>
      </w:r>
      <w:r w:rsidR="00EA5B02" w:rsidRPr="00B04F9C">
        <w:rPr>
          <w:rFonts w:cs="Times New Roman"/>
        </w:rPr>
        <w:t>数据，从宏观层面</w:t>
      </w:r>
      <w:r w:rsidR="006555E8" w:rsidRPr="00B04F9C">
        <w:rPr>
          <w:rFonts w:cs="Times New Roman"/>
        </w:rPr>
        <w:t>归纳了</w:t>
      </w:r>
      <w:r w:rsidR="00FF5486">
        <w:rPr>
          <w:rFonts w:cs="Times New Roman" w:hint="eastAsia"/>
        </w:rPr>
        <w:t>过去一个世纪以来学者的研究方向的整体变化</w:t>
      </w:r>
      <w:r w:rsidR="00115A2B" w:rsidRPr="00B04F9C">
        <w:rPr>
          <w:rFonts w:cs="Times New Roman"/>
        </w:rPr>
        <w:fldChar w:fldCharType="begin"/>
      </w:r>
      <w:r w:rsidR="006E29A6">
        <w:rPr>
          <w:rFonts w:cs="Times New Roman"/>
        </w:rPr>
        <w:instrText xml:space="preserve"> ADDIN ZOTERO_ITEM CSL_CITATION {"citationID":"g47Chdko","properties":{"formattedCitation":"\\super [51]\\nosupersub{}","plainCitation":"[51]","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B04F9C">
        <w:rPr>
          <w:rFonts w:cs="Times New Roman"/>
        </w:rPr>
        <w:fldChar w:fldCharType="separate"/>
      </w:r>
      <w:r w:rsidR="006E29A6" w:rsidRPr="006E29A6">
        <w:rPr>
          <w:rFonts w:cs="Times New Roman"/>
          <w:szCs w:val="24"/>
          <w:vertAlign w:val="superscript"/>
        </w:rPr>
        <w:t>[51]</w:t>
      </w:r>
      <w:r w:rsidR="00115A2B" w:rsidRPr="00B04F9C">
        <w:rPr>
          <w:rFonts w:cs="Times New Roman"/>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3E4D56E8"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6E29A6">
        <w:rPr>
          <w:rFonts w:cs="Times New Roman"/>
        </w:rPr>
        <w:instrText xml:space="preserve"> ADDIN ZOTERO_ITEM CSL_CITATION {"citationID":"0W7kqfVD","properties":{"formattedCitation":"\\super [52]\\nosupersub{}","plainCitation":"[52]","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6E29A6" w:rsidRPr="006E29A6">
        <w:rPr>
          <w:rFonts w:cs="Times New Roman"/>
          <w:szCs w:val="24"/>
          <w:vertAlign w:val="superscript"/>
        </w:rPr>
        <w:t>[52]</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汇报。</w:t>
      </w:r>
    </w:p>
    <w:p w14:paraId="223349D9" w14:textId="7FB9A798"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6E29A6">
        <w:rPr>
          <w:rFonts w:cs="Times New Roman"/>
        </w:rPr>
        <w:instrText xml:space="preserve"> ADDIN ZOTERO_ITEM CSL_CITATION {"citationID":"5r5jjjbL","properties":{"formattedCitation":"\\super [53]\\nosupersub{}","plainCitation":"[53]","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6E29A6" w:rsidRPr="006E29A6">
        <w:rPr>
          <w:rFonts w:cs="Times New Roman"/>
          <w:szCs w:val="24"/>
          <w:vertAlign w:val="superscript"/>
        </w:rPr>
        <w:t>[53]</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6E29A6">
        <w:rPr>
          <w:rFonts w:cs="Times New Roman"/>
        </w:rPr>
        <w:instrText xml:space="preserve"> ADDIN ZOTERO_ITEM CSL_CITATION {"citationID":"bYevNWaC","properties":{"formattedCitation":"\\super [54,55]\\nosupersub{}","plainCitation":"[54,55]","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6E29A6" w:rsidRPr="006E29A6">
        <w:rPr>
          <w:rFonts w:cs="Times New Roman"/>
          <w:szCs w:val="24"/>
          <w:vertAlign w:val="superscript"/>
        </w:rPr>
        <w:t>[54,55]</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w:t>
      </w:r>
      <w:r w:rsidR="009F6A56">
        <w:rPr>
          <w:rFonts w:cs="Times New Roman" w:hint="eastAsia"/>
        </w:rPr>
        <w:t>，</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6E29A6">
        <w:rPr>
          <w:rFonts w:cs="Times New Roman"/>
        </w:rPr>
        <w:instrText xml:space="preserve"> ADDIN ZOTERO_ITEM CSL_CITATION {"citationID":"izb9pRZQ","properties":{"formattedCitation":"\\super [55]\\nosupersub{}","plainCitation":"[55]","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6E29A6" w:rsidRPr="006E29A6">
        <w:rPr>
          <w:rFonts w:cs="Times New Roman"/>
          <w:szCs w:val="24"/>
          <w:vertAlign w:val="superscript"/>
        </w:rPr>
        <w:t>[55]</w:t>
      </w:r>
      <w:r w:rsidR="003322B2" w:rsidRPr="00B04F9C">
        <w:rPr>
          <w:rFonts w:cs="Times New Roman"/>
        </w:rPr>
        <w:fldChar w:fldCharType="end"/>
      </w:r>
    </w:p>
    <w:p w14:paraId="5D81C1FF" w14:textId="3309F2F7"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6E29A6">
        <w:rPr>
          <w:rFonts w:cs="Times New Roman"/>
        </w:rPr>
        <w:instrText xml:space="preserve"> ADDIN ZOTERO_ITEM CSL_CITATION {"citationID":"2KABII4g","properties":{"formattedCitation":"\\super [56]\\nosupersub{}","plainCitation":"[56]","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6E29A6" w:rsidRPr="006E29A6">
        <w:rPr>
          <w:rFonts w:cs="Times New Roman"/>
          <w:szCs w:val="24"/>
          <w:vertAlign w:val="superscript"/>
        </w:rPr>
        <w:t>[56]</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6E29A6">
        <w:rPr>
          <w:rFonts w:cs="Times New Roman"/>
        </w:rPr>
        <w:instrText xml:space="preserve"> ADDIN ZOTERO_ITEM CSL_CITATION {"citationID":"f2WUdrgz","properties":{"formattedCitation":"\\super [57]\\nosupersub{}","plainCitation":"[57]","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6E29A6" w:rsidRPr="006E29A6">
        <w:rPr>
          <w:rFonts w:cs="Times New Roman"/>
          <w:szCs w:val="24"/>
          <w:vertAlign w:val="superscript"/>
        </w:rPr>
        <w:t>[57]</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6E29A6">
        <w:rPr>
          <w:rFonts w:cs="Times New Roman"/>
        </w:rPr>
        <w:instrText xml:space="preserve"> ADDIN ZOTERO_ITEM CSL_CITATION {"citationID":"HrdITAdF","properties":{"formattedCitation":"\\super [58]\\nosupersub{}","plainCitation":"[58]","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6E29A6" w:rsidRPr="006E29A6">
        <w:rPr>
          <w:rFonts w:cs="Times New Roman"/>
          <w:szCs w:val="24"/>
          <w:vertAlign w:val="superscript"/>
        </w:rPr>
        <w:t>[58]</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限制于物理学这一大学科下。</w:t>
      </w:r>
    </w:p>
    <w:p w14:paraId="7C7BD736" w14:textId="615F71BC" w:rsidR="009226B6" w:rsidRDefault="009226B6" w:rsidP="001871CC">
      <w:pPr>
        <w:spacing w:after="120" w:line="360" w:lineRule="auto"/>
        <w:ind w:firstLine="418"/>
        <w:rPr>
          <w:rFonts w:cs="Times New Roman"/>
        </w:rPr>
      </w:pPr>
      <w:r>
        <w:rPr>
          <w:rFonts w:cs="Times New Roman" w:hint="eastAsia"/>
        </w:rPr>
        <w:lastRenderedPageBreak/>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C97BD1C" w14:textId="243EAC06" w:rsidR="00DF1009" w:rsidRDefault="00DF1009" w:rsidP="000A45C0">
      <w:pPr>
        <w:spacing w:after="120" w:line="360" w:lineRule="auto"/>
        <w:rPr>
          <w:rFonts w:cs="Times New Roman"/>
        </w:rPr>
      </w:pPr>
    </w:p>
    <w:p w14:paraId="01EF405B" w14:textId="7FC6C8A8" w:rsidR="00DF1009" w:rsidRDefault="00DF1009" w:rsidP="00DF1009">
      <w:pPr>
        <w:pStyle w:val="2"/>
        <w:rPr>
          <w:rFonts w:ascii="Times New Roman" w:hAnsi="Times New Roman" w:cs="Times New Roman"/>
        </w:rPr>
      </w:pPr>
      <w:bookmarkStart w:id="6"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6"/>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7"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7"/>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15EBA05C"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A05969">
        <w:rPr>
          <w:rFonts w:cs="Times New Roman"/>
        </w:rPr>
        <w:instrText xml:space="preserve"> ADDIN ZOTERO_ITEM CSL_CITATION {"citationID":"Xpg54g6J","properties":{"formattedCitation":"\\super [66]\\nosupersub{}","plainCitation":"[66]","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A05969" w:rsidRPr="0086237A">
        <w:rPr>
          <w:rFonts w:cs="Times New Roman"/>
          <w:szCs w:val="24"/>
          <w:vertAlign w:val="superscript"/>
        </w:rPr>
        <w:t>[66]</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408480" cy="3009401"/>
                    </a:xfrm>
                    <a:prstGeom prst="rect">
                      <a:avLst/>
                    </a:prstGeom>
                  </pic:spPr>
                </pic:pic>
              </a:graphicData>
            </a:graphic>
          </wp:inline>
        </w:drawing>
      </w:r>
    </w:p>
    <w:p w14:paraId="76234021" w14:textId="4EEE3568"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D945B7">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Pr="006C63AC">
        <w:rPr>
          <w:i w:val="0"/>
          <w:iCs w:val="0"/>
          <w:color w:val="auto"/>
        </w:rPr>
        <w:instrText xml:space="preserve"> ADDIN ZOTERO_ITEM CSL_CITATION {"citationID":"09vtJKi8","properties":{"formattedCitation":"\\super [66]\\nosupersub{}","plainCitation":"[66]","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Pr="006C63AC">
        <w:rPr>
          <w:rFonts w:cs="Times New Roman"/>
          <w:i w:val="0"/>
          <w:iCs w:val="0"/>
          <w:color w:val="auto"/>
          <w:szCs w:val="24"/>
          <w:vertAlign w:val="superscript"/>
        </w:rPr>
        <w:t>[66]</w:t>
      </w:r>
      <w:r w:rsidRPr="006C63AC">
        <w:rPr>
          <w:i w:val="0"/>
          <w:iCs w:val="0"/>
          <w:color w:val="auto"/>
        </w:rPr>
        <w:fldChar w:fldCharType="end"/>
      </w:r>
    </w:p>
    <w:p w14:paraId="060D6D2E" w14:textId="37938735" w:rsidR="003B5940" w:rsidRPr="00E52F0D" w:rsidRDefault="003B5940" w:rsidP="00E52F0D">
      <w:pPr>
        <w:spacing w:after="120" w:line="360" w:lineRule="auto"/>
        <w:ind w:firstLine="418"/>
        <w:rPr>
          <w:rFonts w:cs="Times New Roman"/>
        </w:rPr>
      </w:pPr>
      <w:r w:rsidRPr="00F74556">
        <w:rPr>
          <w:rFonts w:cs="Times New Roman" w:hint="eastAsia"/>
          <w:b/>
          <w:bCs/>
        </w:rPr>
        <w:lastRenderedPageBreak/>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Pr>
          <w:rFonts w:cs="Times New Roman"/>
        </w:rPr>
        <w:instrText xml:space="preserve"> ADDIN ZOTERO_ITEM CSL_CITATION {"citationID":"6M1KCYIT","properties":{"formattedCitation":"\\super [65]\\nosupersub{}","plainCitation":"[65]","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Pr="0086237A">
        <w:rPr>
          <w:rFonts w:cs="Times New Roman"/>
          <w:szCs w:val="24"/>
          <w:vertAlign w:val="superscript"/>
        </w:rPr>
        <w:t>[65]</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2F19A64C"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跨学科研究较为成熟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7A0F8B">
        <w:rPr>
          <w:rFonts w:cs="Times New Roman"/>
        </w:rPr>
        <w:instrText xml:space="preserve"> ADDIN ZOTERO_ITEM CSL_CITATION {"citationID":"nzpw4JRR","properties":{"formattedCitation":"\\super [71]\\nosupersub{}","plainCitation":"[71]","noteIndex":0},"citationItems":[{"id":3291,"uris":["http://zotero.org/users/7428105/items/74BWBLZD"],"itemData":</w:instrText>
      </w:r>
      <w:r w:rsidR="007A0F8B">
        <w:rPr>
          <w:rFonts w:cs="Times New Roman" w:hint="eastAsia"/>
        </w:rPr>
        <w:instrText>{"id":3291,"type":"article-journal","abstract":"</w:instrText>
      </w:r>
      <w:r w:rsidR="007A0F8B">
        <w:rPr>
          <w:rFonts w:cs="Times New Roman" w:hint="eastAsia"/>
        </w:rPr>
        <w:instrText>在分析了现有研究方法不足的基础上</w:instrText>
      </w:r>
      <w:r w:rsidR="007A0F8B">
        <w:rPr>
          <w:rFonts w:cs="Times New Roman" w:hint="eastAsia"/>
        </w:rPr>
        <w:instrText>,</w:instrText>
      </w:r>
      <w:r w:rsidR="007A0F8B">
        <w:rPr>
          <w:rFonts w:cs="Times New Roman" w:hint="eastAsia"/>
        </w:rPr>
        <w:instrText>本文从作者视角开展了跨学科性对被引的影响研究。考虑到已有研究多集中于自然科学</w:instrText>
      </w:r>
      <w:r w:rsidR="007A0F8B">
        <w:rPr>
          <w:rFonts w:cs="Times New Roman" w:hint="eastAsia"/>
        </w:rPr>
        <w:instrText>,</w:instrText>
      </w:r>
      <w:r w:rsidR="007A0F8B">
        <w:rPr>
          <w:rFonts w:cs="Times New Roman" w:hint="eastAsia"/>
        </w:rPr>
        <w:instrText>本文选择人文社会科学的论文构建数据集。为控制论文质量</w:instrText>
      </w:r>
      <w:r w:rsidR="007A0F8B">
        <w:rPr>
          <w:rFonts w:cs="Times New Roman" w:hint="eastAsia"/>
        </w:rPr>
        <w:instrText>,</w:instrText>
      </w:r>
      <w:r w:rsidR="007A0F8B">
        <w:rPr>
          <w:rFonts w:cs="Times New Roman" w:hint="eastAsia"/>
        </w:rPr>
        <w:instrText>本文仅采集了</w:instrText>
      </w:r>
      <w:r w:rsidR="007A0F8B">
        <w:rPr>
          <w:rFonts w:cs="Times New Roman" w:hint="eastAsia"/>
        </w:rPr>
        <w:instrText>CSSCI</w:instrText>
      </w:r>
      <w:r w:rsidR="007A0F8B">
        <w:rPr>
          <w:rFonts w:cs="Times New Roman" w:hint="eastAsia"/>
        </w:rPr>
        <w:instrText>数据库中各学科一流期刊的来源论文。论文分别利用作者专业度和投票向量的欧氏距离量化独著与合著论文的作者跨学科性</w:instrText>
      </w:r>
      <w:r w:rsidR="007A0F8B">
        <w:rPr>
          <w:rFonts w:cs="Times New Roman" w:hint="eastAsia"/>
        </w:rPr>
        <w:instrText>,</w:instrText>
      </w:r>
      <w:r w:rsidR="007A0F8B">
        <w:rPr>
          <w:rFonts w:cs="Times New Roman" w:hint="eastAsia"/>
        </w:rPr>
        <w:instrText>同时辅之以跨学科数以完善跨学科性的测量。实证结果表明</w:instrText>
      </w:r>
      <w:r w:rsidR="007A0F8B">
        <w:rPr>
          <w:rFonts w:cs="Times New Roman" w:hint="eastAsia"/>
        </w:rPr>
        <w:instrText>,</w:instrText>
      </w:r>
      <w:r w:rsidR="007A0F8B">
        <w:rPr>
          <w:rFonts w:cs="Times New Roman" w:hint="eastAsia"/>
        </w:rPr>
        <w:instrText>总体上</w:instrText>
      </w:r>
      <w:r w:rsidR="007A0F8B">
        <w:rPr>
          <w:rFonts w:cs="Times New Roman" w:hint="eastAsia"/>
        </w:rPr>
        <w:instrText>,</w:instrText>
      </w:r>
      <w:r w:rsidR="007A0F8B">
        <w:rPr>
          <w:rFonts w:cs="Times New Roman" w:hint="eastAsia"/>
        </w:rPr>
        <w:instrText>跨学科性有利于提高论文被引</w:instrText>
      </w:r>
      <w:r w:rsidR="007A0F8B">
        <w:rPr>
          <w:rFonts w:cs="Times New Roman" w:hint="eastAsia"/>
        </w:rPr>
        <w:instrText>;</w:instrText>
      </w:r>
      <w:r w:rsidR="007A0F8B">
        <w:rPr>
          <w:rFonts w:cs="Times New Roman" w:hint="eastAsia"/>
        </w:rPr>
        <w:instrText>对独著论文来说</w:instrText>
      </w:r>
      <w:r w:rsidR="007A0F8B">
        <w:rPr>
          <w:rFonts w:cs="Times New Roman" w:hint="eastAsia"/>
        </w:rPr>
        <w:instrText>,</w:instrText>
      </w:r>
      <w:r w:rsidR="007A0F8B">
        <w:rPr>
          <w:rFonts w:cs="Times New Roman" w:hint="eastAsia"/>
        </w:rPr>
        <w:instrText>采用两种测度方法的作者跨学科性对论文被引均存在显著的正向影响</w:instrText>
      </w:r>
      <w:r w:rsidR="007A0F8B">
        <w:rPr>
          <w:rFonts w:cs="Times New Roman" w:hint="eastAsia"/>
        </w:rPr>
        <w:instrText>;</w:instrText>
      </w:r>
      <w:r w:rsidR="007A0F8B">
        <w:rPr>
          <w:rFonts w:cs="Times New Roman" w:hint="eastAsia"/>
        </w:rPr>
        <w:instrText>就合著论文而言</w:instrText>
      </w:r>
      <w:r w:rsidR="007A0F8B">
        <w:rPr>
          <w:rFonts w:cs="Times New Roman" w:hint="eastAsia"/>
        </w:rPr>
        <w:instrText>,</w:instrText>
      </w:r>
      <w:r w:rsidR="007A0F8B">
        <w:rPr>
          <w:rFonts w:cs="Times New Roman" w:hint="eastAsia"/>
        </w:rPr>
        <w:instrText>采用欧氏距离的测度结果显示二者间存在显著的正相关关系</w:instrText>
      </w:r>
      <w:r w:rsidR="007A0F8B">
        <w:rPr>
          <w:rFonts w:cs="Times New Roman" w:hint="eastAsia"/>
        </w:rPr>
        <w:instrText>,</w:instrText>
      </w:r>
      <w:r w:rsidR="007A0F8B">
        <w:rPr>
          <w:rFonts w:cs="Times New Roman" w:hint="eastAsia"/>
        </w:rPr>
        <w:instrText>而跨学科数视角则发现二者间的关系呈倒</w:instrText>
      </w:r>
      <w:r w:rsidR="007A0F8B">
        <w:rPr>
          <w:rFonts w:cs="Times New Roman" w:hint="eastAsia"/>
        </w:rPr>
        <w:instrText>U</w:instrText>
      </w:r>
      <w:r w:rsidR="007A0F8B">
        <w:rPr>
          <w:rFonts w:cs="Times New Roman" w:hint="eastAsia"/>
        </w:rPr>
        <w:instrText>形。此外</w:instrText>
      </w:r>
      <w:r w:rsidR="007A0F8B">
        <w:rPr>
          <w:rFonts w:cs="Times New Roman" w:hint="eastAsia"/>
        </w:rPr>
        <w:instrText>,</w:instrText>
      </w:r>
      <w:r w:rsidR="007A0F8B">
        <w:rPr>
          <w:rFonts w:cs="Times New Roman" w:hint="eastAsia"/>
        </w:rPr>
        <w:instrText>研究还发现作者数、学科以及论文质量对二者间关系存在显著影响。</w:instrText>
      </w:r>
      <w:r w:rsidR="007A0F8B">
        <w:rPr>
          <w:rFonts w:cs="Times New Roman" w:hint="eastAsia"/>
        </w:rPr>
        <w:instrText>","container-title":"</w:instrText>
      </w:r>
      <w:r w:rsidR="007A0F8B">
        <w:rPr>
          <w:rFonts w:cs="Times New Roman" w:hint="eastAsia"/>
        </w:rPr>
        <w:instrText>情报学报</w:instrText>
      </w:r>
      <w:r w:rsidR="007A0F8B">
        <w:rPr>
          <w:rFonts w:cs="Times New Roman" w:hint="eastAsia"/>
        </w:rPr>
        <w:instrText>","ISSN":"1000-0135","issue":"7","language":"zh-CN","note":"7 citations(CNKI)[2022-11-17]&lt;</w:instrText>
      </w:r>
      <w:r w:rsidR="007A0F8B">
        <w:rPr>
          <w:rFonts w:cs="Times New Roman" w:hint="eastAsia"/>
        </w:rPr>
        <w:instrText>北大核心</w:instrText>
      </w:r>
      <w:r w:rsidR="007A0F8B">
        <w:rPr>
          <w:rFonts w:cs="Times New Roman" w:hint="eastAsia"/>
        </w:rPr>
        <w:instrText>, CSSCI, CSCD, AMI&gt;","page":"675-687","source":"CNKI","title":"</w:instrText>
      </w:r>
      <w:r w:rsidR="007A0F8B">
        <w:rPr>
          <w:rFonts w:cs="Times New Roman" w:hint="eastAsia"/>
        </w:rPr>
        <w:instrText>人文社会科学学者的跨学科性对被引的影响研究</w:instrText>
      </w:r>
      <w:r w:rsidR="007A0F8B">
        <w:rPr>
          <w:rFonts w:cs="Times New Roman" w:hint="eastAsia"/>
        </w:rPr>
        <w:instrText>","volume":"38","author":[{"family":"</w:instrText>
      </w:r>
      <w:r w:rsidR="007A0F8B">
        <w:rPr>
          <w:rFonts w:cs="Times New Roman" w:hint="eastAsia"/>
        </w:rPr>
        <w:instrText>张</w:instrText>
      </w:r>
      <w:r w:rsidR="007A0F8B">
        <w:rPr>
          <w:rFonts w:cs="Times New Roman" w:hint="eastAsia"/>
        </w:rPr>
        <w:instrText>","given":"</w:instrText>
      </w:r>
      <w:r w:rsidR="007A0F8B">
        <w:rPr>
          <w:rFonts w:cs="Times New Roman" w:hint="eastAsia"/>
        </w:rPr>
        <w:instrText>培</w:instrText>
      </w:r>
      <w:r w:rsidR="007A0F8B">
        <w:rPr>
          <w:rFonts w:cs="Times New Roman" w:hint="eastAsia"/>
        </w:rPr>
        <w:instrText>"},{"family":"</w:instrText>
      </w:r>
      <w:r w:rsidR="007A0F8B">
        <w:rPr>
          <w:rFonts w:cs="Times New Roman" w:hint="eastAsia"/>
        </w:rPr>
        <w:instrText>阮</w:instrText>
      </w:r>
      <w:r w:rsidR="007A0F8B">
        <w:rPr>
          <w:rFonts w:cs="Times New Roman" w:hint="eastAsia"/>
        </w:rPr>
        <w:instrText>","given":"</w:instrText>
      </w:r>
      <w:r w:rsidR="007A0F8B">
        <w:rPr>
          <w:rFonts w:cs="Times New Roman" w:hint="eastAsia"/>
        </w:rPr>
        <w:instrText>选敏</w:instrText>
      </w:r>
      <w:r w:rsidR="007A0F8B">
        <w:rPr>
          <w:rFonts w:cs="Times New Roman" w:hint="eastAsia"/>
        </w:rPr>
        <w:instrText>"},{"family":"</w:instrText>
      </w:r>
      <w:r w:rsidR="007A0F8B">
        <w:rPr>
          <w:rFonts w:cs="Times New Roman" w:hint="eastAsia"/>
        </w:rPr>
        <w:instrText>吕</w:instrText>
      </w:r>
      <w:r w:rsidR="007A0F8B">
        <w:rPr>
          <w:rFonts w:cs="Times New Roman" w:hint="eastAsia"/>
        </w:rPr>
        <w:instrText>","given":"</w:instrText>
      </w:r>
      <w:r w:rsidR="007A0F8B">
        <w:rPr>
          <w:rFonts w:cs="Times New Roman" w:hint="eastAsia"/>
        </w:rPr>
        <w:instrText>冬晴</w:instrText>
      </w:r>
      <w:r w:rsidR="007A0F8B">
        <w:rPr>
          <w:rFonts w:cs="Times New Roman" w:hint="eastAsia"/>
        </w:rPr>
        <w:instrText>"},{"family":"</w:instrText>
      </w:r>
      <w:r w:rsidR="007A0F8B">
        <w:rPr>
          <w:rFonts w:cs="Times New Roman" w:hint="eastAsia"/>
        </w:rPr>
        <w:instrText>成</w:instrText>
      </w:r>
      <w:r w:rsidR="007A0F8B">
        <w:rPr>
          <w:rFonts w:cs="Times New Roman" w:hint="eastAsia"/>
        </w:rPr>
        <w:instrText>","given":"</w:instrText>
      </w:r>
      <w:r w:rsidR="007A0F8B">
        <w:rPr>
          <w:rFonts w:cs="Times New Roman" w:hint="eastAsia"/>
        </w:rPr>
        <w:instrText>颖</w:instrText>
      </w:r>
      <w:r w:rsidR="007A0F8B">
        <w:rPr>
          <w:rFonts w:cs="Times New Roman" w:hint="eastAsia"/>
        </w:rPr>
        <w:instrText>"},{"family":"</w:instrText>
      </w:r>
      <w:r w:rsidR="007A0F8B">
        <w:rPr>
          <w:rFonts w:cs="Times New Roman" w:hint="eastAsia"/>
        </w:rPr>
        <w:instrText>柯</w:instrText>
      </w:r>
      <w:r w:rsidR="007A0F8B">
        <w:rPr>
          <w:rFonts w:cs="Times New Roman" w:hint="eastAsia"/>
        </w:rPr>
        <w:instrText>","given":"</w:instrText>
      </w:r>
      <w:r w:rsidR="007A0F8B">
        <w:rPr>
          <w:rFonts w:cs="Times New Roman" w:hint="eastAsia"/>
        </w:rPr>
        <w:instrText>青</w:instrText>
      </w:r>
      <w:r w:rsidR="007A0F8B">
        <w:rPr>
          <w:rFonts w:cs="Times New Roman" w:hint="eastAsia"/>
        </w:rPr>
        <w:instrText>"}],"issued":{"date-parts":[["20</w:instrText>
      </w:r>
      <w:r w:rsidR="007A0F8B">
        <w:rPr>
          <w:rFonts w:cs="Times New Roman"/>
        </w:rPr>
        <w:instrText xml:space="preserve">19"]]}}}],"schema":"https://github.com/citation-style-language/schema/raw/master/csl-citation.json"} </w:instrText>
      </w:r>
      <w:r w:rsidR="007A0F8B" w:rsidRPr="00B04F9C">
        <w:rPr>
          <w:rFonts w:cs="Times New Roman"/>
        </w:rPr>
        <w:fldChar w:fldCharType="separate"/>
      </w:r>
      <w:r w:rsidR="007A0F8B" w:rsidRPr="00A610D8">
        <w:rPr>
          <w:rFonts w:cs="Times New Roman"/>
          <w:szCs w:val="24"/>
          <w:vertAlign w:val="superscript"/>
        </w:rPr>
        <w:t>[71]</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A05969">
        <w:rPr>
          <w:rFonts w:cs="Times New Roman"/>
        </w:rPr>
        <w:instrText xml:space="preserve"> ADDIN ZOTERO_ITEM CSL_CITATION {"citationID":"VPA3fGFa","properties":{"formattedCitation":"\\super [67]\\nosupersub{}","plainCitation":"[67]","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A05969" w:rsidRPr="0086237A">
        <w:rPr>
          <w:rFonts w:cs="Times New Roman"/>
          <w:szCs w:val="24"/>
          <w:vertAlign w:val="superscript"/>
        </w:rPr>
        <w:t>[67]</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420679AF"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Pr>
          <w:rFonts w:cs="Times New Roman"/>
        </w:rPr>
        <w:instrText xml:space="preserve"> ADDIN ZOTERO_ITEM CSL_CITATION {"citationID":"BB5u26C4","properties":{"formattedCitation":"\\super [70]\\nosupersub{}","plainCitation":"[70]","noteIndex":0},"citationItems":[{"id":3288,"uris":["http://zotero.org/users/7428105/items/8W3QUJ65"],"itemData":</w:instrText>
      </w:r>
      <w:r>
        <w:rPr>
          <w:rFonts w:cs="Times New Roman" w:hint="eastAsia"/>
        </w:rPr>
        <w:instrText>{"id":3288,"type":"article-journal","abstract":"</w:instrText>
      </w:r>
      <w:r>
        <w:rPr>
          <w:rFonts w:cs="Times New Roman" w:hint="eastAsia"/>
        </w:rPr>
        <w:instrText>【目的】从跨学科合作与跨学科引用两个角度</w:instrText>
      </w:r>
      <w:r>
        <w:rPr>
          <w:rFonts w:cs="Times New Roman" w:hint="eastAsia"/>
        </w:rPr>
        <w:instrText>,</w:instrText>
      </w:r>
      <w:r>
        <w:rPr>
          <w:rFonts w:cs="Times New Roman" w:hint="eastAsia"/>
        </w:rPr>
        <w:instrText>研究学科交叉与科学家学术影响力之间的关系。【方法】以</w:instrText>
      </w:r>
      <w:r>
        <w:rPr>
          <w:rFonts w:cs="Times New Roman" w:hint="eastAsia"/>
        </w:rPr>
        <w:instrText>200</w:instrText>
      </w:r>
      <w:r>
        <w:rPr>
          <w:rFonts w:cs="Times New Roman" w:hint="eastAsia"/>
        </w:rPr>
        <w:instrText>位国家自然科学基金杰出青年基金入选者收录在</w:instrText>
      </w:r>
      <w:r>
        <w:rPr>
          <w:rFonts w:cs="Times New Roman" w:hint="eastAsia"/>
        </w:rPr>
        <w:instrText>Web of Science</w:instrText>
      </w:r>
      <w:r>
        <w:rPr>
          <w:rFonts w:cs="Times New Roman" w:hint="eastAsia"/>
        </w:rPr>
        <w:instrText>数据库中的论文为例</w:instrText>
      </w:r>
      <w:r>
        <w:rPr>
          <w:rFonts w:cs="Times New Roman" w:hint="eastAsia"/>
        </w:rPr>
        <w:instrText>,</w:instrText>
      </w:r>
      <w:r>
        <w:rPr>
          <w:rFonts w:cs="Times New Roman" w:hint="eastAsia"/>
        </w:rPr>
        <w:instrText>视不同学科作者的合著关系为跨学科合作</w:instrText>
      </w:r>
      <w:r>
        <w:rPr>
          <w:rFonts w:cs="Times New Roman" w:hint="eastAsia"/>
        </w:rPr>
        <w:instrText>,</w:instrText>
      </w:r>
      <w:r>
        <w:rPr>
          <w:rFonts w:cs="Times New Roman" w:hint="eastAsia"/>
        </w:rPr>
        <w:instrText>视不同学科的引用关系为跨学科引用</w:instrText>
      </w:r>
      <w:r>
        <w:rPr>
          <w:rFonts w:cs="Times New Roman" w:hint="eastAsia"/>
        </w:rPr>
        <w:instrText>,</w:instrText>
      </w:r>
      <w:r>
        <w:rPr>
          <w:rFonts w:cs="Times New Roman" w:hint="eastAsia"/>
        </w:rPr>
        <w:instrText>采用布里渊指数测度跨学科程度</w:instrText>
      </w:r>
      <w:r>
        <w:rPr>
          <w:rFonts w:cs="Times New Roman" w:hint="eastAsia"/>
        </w:rPr>
        <w:instrText>,</w:instrText>
      </w:r>
      <w:r>
        <w:rPr>
          <w:rFonts w:cs="Times New Roman" w:hint="eastAsia"/>
        </w:rPr>
        <w:instrText>采用</w:instrText>
      </w:r>
      <w:r>
        <w:rPr>
          <w:rFonts w:cs="Times New Roman" w:hint="eastAsia"/>
        </w:rPr>
        <w:instrText>H</w:instrText>
      </w:r>
      <w:r>
        <w:rPr>
          <w:rFonts w:cs="Times New Roman" w:hint="eastAsia"/>
        </w:rPr>
        <w:instrText>指数、</w:instrText>
      </w:r>
      <w:r>
        <w:rPr>
          <w:rFonts w:cs="Times New Roman" w:hint="eastAsia"/>
        </w:rPr>
        <w:instrText>H5</w:instrText>
      </w:r>
      <w:r>
        <w:rPr>
          <w:rFonts w:cs="Times New Roman" w:hint="eastAsia"/>
        </w:rPr>
        <w:instrText>指数测度科学家学术影响力</w:instrText>
      </w:r>
      <w:r>
        <w:rPr>
          <w:rFonts w:cs="Times New Roman" w:hint="eastAsia"/>
        </w:rPr>
        <w:instrText>,</w:instrText>
      </w:r>
      <w:r>
        <w:rPr>
          <w:rFonts w:cs="Times New Roman" w:hint="eastAsia"/>
        </w:rPr>
        <w:instrText>用相关分析判断学科交叉与科学家学术影响力之间的关系。【结果】在样本集范围内</w:instrText>
      </w:r>
      <w:r>
        <w:rPr>
          <w:rFonts w:cs="Times New Roman" w:hint="eastAsia"/>
        </w:rPr>
        <w:instrText>,</w:instrText>
      </w:r>
      <w:r>
        <w:rPr>
          <w:rFonts w:cs="Times New Roman" w:hint="eastAsia"/>
        </w:rPr>
        <w:instrText>仅在生物学部中发现跨学科合作与学术影响力之间存在相关关系</w:instrText>
      </w:r>
      <w:r>
        <w:rPr>
          <w:rFonts w:cs="Times New Roman" w:hint="eastAsia"/>
        </w:rPr>
        <w:instrText>;</w:instrText>
      </w:r>
      <w:r>
        <w:rPr>
          <w:rFonts w:cs="Times New Roman" w:hint="eastAsia"/>
        </w:rPr>
        <w:instrText>仅在生物学部和医学学部中发现跨学科引用与学术影响力之间存在相关关系。【局限】以作者机构判断所属学科的方法较粗糙</w:instrText>
      </w:r>
      <w:r>
        <w:rPr>
          <w:rFonts w:cs="Times New Roman" w:hint="eastAsia"/>
        </w:rPr>
        <w:instrText>;</w:instrText>
      </w:r>
      <w:r>
        <w:rPr>
          <w:rFonts w:cs="Times New Roman" w:hint="eastAsia"/>
        </w:rPr>
        <w:instrText>学科分类标准对结果有一定影响。【结论】科学家的跨学科合作和跨学科引用偏好与其学术影响力之间并不存在必然的关联。</w:instrText>
      </w:r>
      <w:r>
        <w:rPr>
          <w:rFonts w:cs="Times New Roman" w:hint="eastAsia"/>
        </w:rPr>
        <w:instrText>","container-title":"</w:instrText>
      </w:r>
      <w:r>
        <w:rPr>
          <w:rFonts w:cs="Times New Roman" w:hint="eastAsia"/>
        </w:rPr>
        <w:instrText>数据分析与知识发现</w:instrText>
      </w:r>
      <w:r>
        <w:rPr>
          <w:rFonts w:cs="Times New Roman" w:hint="eastAsia"/>
        </w:rPr>
        <w:instrText>","ISSN":"2096-3467","issue":"12","language":"zh-CN","note":"11 citations(CNKI)[2022-11-17]&lt;</w:instrText>
      </w:r>
      <w:r>
        <w:rPr>
          <w:rFonts w:cs="Times New Roman" w:hint="eastAsia"/>
        </w:rPr>
        <w:instrText>北大核心</w:instrText>
      </w:r>
      <w:r>
        <w:rPr>
          <w:rFonts w:cs="Times New Roman" w:hint="eastAsia"/>
        </w:rPr>
        <w:instrText>, CSSCI&gt;","page":"1-11","source":"CNKI","title":"</w:instrText>
      </w:r>
      <w:r>
        <w:rPr>
          <w:rFonts w:cs="Times New Roman" w:hint="eastAsia"/>
        </w:rPr>
        <w:instrText>学科交叉与科学家学术影响力之间的关系研究</w:instrText>
      </w:r>
      <w:r>
        <w:rPr>
          <w:rFonts w:cs="Times New Roman" w:hint="eastAsia"/>
        </w:rPr>
        <w:instrText>","volume":"2","author":[{"family":"</w:instrText>
      </w:r>
      <w:r>
        <w:rPr>
          <w:rFonts w:cs="Times New Roman" w:hint="eastAsia"/>
        </w:rPr>
        <w:instrText>李</w:instrText>
      </w:r>
      <w:r>
        <w:rPr>
          <w:rFonts w:cs="Times New Roman" w:hint="eastAsia"/>
        </w:rPr>
        <w:instrText>","given":"</w:instrText>
      </w:r>
      <w:r>
        <w:rPr>
          <w:rFonts w:cs="Times New Roman" w:hint="eastAsia"/>
        </w:rPr>
        <w:instrText>东</w:instrText>
      </w:r>
      <w:r>
        <w:rPr>
          <w:rFonts w:cs="Times New Roman" w:hint="eastAsia"/>
        </w:rPr>
        <w:instrText>"},{"family":"</w:instrText>
      </w:r>
      <w:r>
        <w:rPr>
          <w:rFonts w:cs="Times New Roman" w:hint="eastAsia"/>
        </w:rPr>
        <w:instrText>童</w:instrText>
      </w:r>
      <w:r>
        <w:rPr>
          <w:rFonts w:cs="Times New Roman" w:hint="eastAsia"/>
        </w:rPr>
        <w:instrText>","given":"</w:instrText>
      </w:r>
      <w:r>
        <w:rPr>
          <w:rFonts w:cs="Times New Roman" w:hint="eastAsia"/>
        </w:rPr>
        <w:instrText>寿传</w:instrText>
      </w:r>
      <w:r>
        <w:rPr>
          <w:rFonts w:cs="Times New Roman" w:hint="eastAsia"/>
        </w:rPr>
        <w:instrText>"},{"family":"</w:instrText>
      </w:r>
      <w:r>
        <w:rPr>
          <w:rFonts w:cs="Times New Roman" w:hint="eastAsia"/>
        </w:rPr>
        <w:instrText>李</w:instrText>
      </w:r>
      <w:r>
        <w:rPr>
          <w:rFonts w:cs="Times New Roman" w:hint="eastAsia"/>
        </w:rPr>
        <w:instrText>","given":"</w:instrText>
      </w:r>
      <w:r>
        <w:rPr>
          <w:rFonts w:cs="Times New Roman" w:hint="eastAsia"/>
        </w:rPr>
        <w:instrText>江</w:instrText>
      </w:r>
      <w:r>
        <w:rPr>
          <w:rFonts w:cs="Times New Roman" w:hint="eastAsia"/>
        </w:rPr>
        <w:instrText>"}],"issued":{"date-parts":[["2018"]]}}}],"schema":"https://github.com/ci</w:instrText>
      </w:r>
      <w:r>
        <w:rPr>
          <w:rFonts w:cs="Times New Roman"/>
        </w:rPr>
        <w:instrText xml:space="preserve">tation-style-language/schema/raw/master/csl-citation.json"} </w:instrText>
      </w:r>
      <w:r w:rsidRPr="00B04F9C">
        <w:rPr>
          <w:rFonts w:cs="Times New Roman"/>
        </w:rPr>
        <w:fldChar w:fldCharType="separate"/>
      </w:r>
      <w:r w:rsidRPr="00A610D8">
        <w:rPr>
          <w:rFonts w:cs="Times New Roman"/>
          <w:szCs w:val="24"/>
          <w:vertAlign w:val="superscript"/>
        </w:rPr>
        <w:t>[70]</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A05969">
        <w:rPr>
          <w:rFonts w:cs="Times New Roman"/>
        </w:rPr>
        <w:instrText xml:space="preserve"> ADDIN ZOTERO_ITEM CSL_CITATION {"citationID":"4i5AOTp0","properties":{"formattedCitation":"\\super [68]\\nosupersub{}","plainCitation":"[68]","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A05969" w:rsidRPr="0086237A">
        <w:rPr>
          <w:rFonts w:cs="Times New Roman"/>
          <w:szCs w:val="24"/>
          <w:vertAlign w:val="superscript"/>
        </w:rPr>
        <w:t>[68]</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8"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8"/>
    </w:p>
    <w:p w14:paraId="52848453" w14:textId="25A67C42"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9"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9"/>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w:t>
      </w:r>
      <w:r w:rsidR="00DF1009" w:rsidRPr="001E5ABE">
        <w:rPr>
          <w:rFonts w:cs="Times New Roman"/>
          <w:b/>
          <w:bCs/>
        </w:rPr>
        <w:lastRenderedPageBreak/>
        <w:t>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6E29A6">
        <w:rPr>
          <w:rFonts w:cs="Times New Roman"/>
        </w:rPr>
        <w:instrText xml:space="preserve"> ADDIN ZOTERO_ITEM CSL_CITATION {"citationID":"252iJ8b1","properties":{"formattedCitation":"\\super [59]\\nosupersub{}","plainCitation":"[59]","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6E29A6" w:rsidRPr="006E29A6">
        <w:rPr>
          <w:rFonts w:cs="Times New Roman"/>
          <w:szCs w:val="24"/>
          <w:vertAlign w:val="superscript"/>
        </w:rPr>
        <w:t>[59]</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4997DEF"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6E29A6">
        <w:rPr>
          <w:rFonts w:cs="Times New Roman"/>
        </w:rPr>
        <w:instrText xml:space="preserve"> ADDIN ZOTERO_ITEM CSL_CITATION {"citationID":"pSfLD3uT","properties":{"formattedCitation":"\\super [60]\\nosupersub{}","plainCitation":"[60]","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6E29A6" w:rsidRPr="006E29A6">
        <w:rPr>
          <w:rFonts w:cs="Times New Roman"/>
          <w:szCs w:val="24"/>
          <w:vertAlign w:val="superscript"/>
        </w:rPr>
        <w:t>[60]</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25F2B89D"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6E29A6">
        <w:rPr>
          <w:rFonts w:cs="Times New Roman"/>
        </w:rPr>
        <w:instrText xml:space="preserve"> ADDIN ZOTERO_ITEM CSL_CITATION {"citationID":"1YLOOWag","properties":{"formattedCitation":"\\super [61]\\nosupersub{}","plainCitation":"[61]","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6E29A6" w:rsidRPr="006E29A6">
        <w:rPr>
          <w:rFonts w:cs="Times New Roman"/>
          <w:szCs w:val="24"/>
          <w:vertAlign w:val="superscript"/>
        </w:rPr>
        <w:t>[61]</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0"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0"/>
    </w:p>
    <w:p w14:paraId="6D2CB412" w14:textId="284D0CF6"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最优的生产力；当认知注意力水平较高的时候，高知识多样性对生产力最有利。</w:t>
      </w:r>
      <w:r w:rsidR="00BB2A7B" w:rsidRPr="00B04F9C">
        <w:rPr>
          <w:rFonts w:cs="Times New Roman"/>
        </w:rPr>
        <w:fldChar w:fldCharType="begin"/>
      </w:r>
      <w:r w:rsidR="00BB2A7B">
        <w:rPr>
          <w:rFonts w:cs="Times New Roman"/>
        </w:rPr>
        <w:instrText xml:space="preserve"> ADDIN ZOTERO_ITEM CSL_CITATION {"citationID":"qDyAUGrS","properties":{"formattedCitation":"\\super [62]\\nosupersub{}","plainCitation":"[62]","noteIndex":0},"citationItems":[{"id":3228,"uris":["http://zotero.org/users/7428105/items/XEYHYKCS"],"itemData":</w:instrText>
      </w:r>
      <w:r w:rsidR="00BB2A7B">
        <w:rPr>
          <w:rFonts w:cs="Times New Roman" w:hint="eastAsia"/>
        </w:rPr>
        <w:instrText xml:space="preserve">{"id":3228,"type":"article-journal","abstract":"Despite the consensus on the </w:instrText>
      </w:r>
      <w:r w:rsidR="00BB2A7B">
        <w:rPr>
          <w:rFonts w:cs="Times New Roman" w:hint="eastAsia"/>
        </w:rPr>
        <w:instrText>“</w:instrText>
      </w:r>
      <w:r w:rsidR="00BB2A7B">
        <w:rPr>
          <w:rFonts w:cs="Times New Roman" w:hint="eastAsia"/>
        </w:rPr>
        <w:instrText>double</w:instrText>
      </w:r>
      <w:r w:rsidR="00BB2A7B">
        <w:rPr>
          <w:rFonts w:cs="Times New Roman" w:hint="eastAsia"/>
        </w:rPr>
        <w:instrText>‐</w:instrText>
      </w:r>
      <w:r w:rsidR="00BB2A7B">
        <w:rPr>
          <w:rFonts w:cs="Times New Roman" w:hint="eastAsia"/>
        </w:rPr>
        <w:instrText>edged sword</w:instrText>
      </w:r>
      <w:r w:rsidR="00BB2A7B">
        <w:rPr>
          <w:rFonts w:cs="Times New Roman" w:hint="eastAsia"/>
        </w:rPr>
        <w:instrText>”</w:instrText>
      </w:r>
      <w:r w:rsidR="00BB2A7B">
        <w:rPr>
          <w:rFonts w:cs="Times New Roman" w:hint="eastAsia"/>
        </w:rPr>
        <w:instrText xml:space="preserve"> effect of diversification (of knowledge and collaborators) on individual performance, little is known about the contingencies that affect the relationship be</w:instrText>
      </w:r>
      <w:r w:rsidR="00BB2A7B">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BB2A7B" w:rsidRPr="006E29A6">
        <w:rPr>
          <w:rFonts w:cs="Times New Roman"/>
          <w:szCs w:val="24"/>
          <w:vertAlign w:val="superscript"/>
        </w:rPr>
        <w:t>[62]</w:t>
      </w:r>
      <w:r w:rsidR="00BB2A7B" w:rsidRPr="00B04F9C">
        <w:rPr>
          <w:rFonts w:cs="Times New Roman"/>
        </w:rPr>
        <w:fldChar w:fldCharType="end"/>
      </w:r>
    </w:p>
    <w:p w14:paraId="580DB71C" w14:textId="13E7B8C7"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Pr>
          <w:rFonts w:cs="Times New Roman"/>
        </w:rPr>
        <w:instrText xml:space="preserve"> ADDIN ZOTERO_ITEM CSL_CITATION {"citationID":"qSK4h2Lt","properties":{"formattedCitation":"\\super [72]\\nosupersub{}","plainCitation":"[72]","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Pr="006E29A6">
        <w:rPr>
          <w:rFonts w:cs="Times New Roman"/>
          <w:szCs w:val="24"/>
          <w:vertAlign w:val="superscript"/>
        </w:rPr>
        <w:t>[72]</w:t>
      </w:r>
      <w:r w:rsidRPr="00B04F9C">
        <w:rPr>
          <w:rFonts w:cs="Times New Roman"/>
        </w:rPr>
        <w:fldChar w:fldCharType="end"/>
      </w:r>
      <w:r>
        <w:rPr>
          <w:rFonts w:cs="Times New Roman" w:hint="eastAsia"/>
        </w:rPr>
        <w:t>，发现有更多研究者参与了“捷径”跨学科研究，这对脑科学的长期发展是不利的。</w:t>
      </w:r>
    </w:p>
    <w:p w14:paraId="21601BCE" w14:textId="0C278298" w:rsidR="0007065D" w:rsidRDefault="0007065D" w:rsidP="0007065D">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Pr>
          <w:rFonts w:cs="Times New Roman"/>
        </w:rPr>
        <w:instrText xml:space="preserve"> ADDIN ZOTERO_ITEM CSL_CITATION {"citationID":"yGWV5ROa","properties":{"formattedCitation":"\\super [63]\\nosupersub{}","plainCitation":"[63]","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Pr="0086237A">
        <w:rPr>
          <w:rFonts w:cs="Times New Roman"/>
          <w:szCs w:val="24"/>
          <w:vertAlign w:val="superscript"/>
        </w:rPr>
        <w:t>[63]</w:t>
      </w:r>
      <w:r w:rsidRPr="00B04F9C">
        <w:rPr>
          <w:rFonts w:cs="Times New Roman"/>
        </w:rPr>
        <w:fldChar w:fldCharType="end"/>
      </w:r>
      <w:r>
        <w:rPr>
          <w:rFonts w:cs="Times New Roman" w:hint="eastAsia"/>
        </w:rPr>
        <w:t>、跨学科团队的劳动分工</w:t>
      </w:r>
      <w:r>
        <w:rPr>
          <w:rFonts w:cs="Times New Roman"/>
        </w:rPr>
        <w:fldChar w:fldCharType="begin"/>
      </w:r>
      <w:r>
        <w:rPr>
          <w:rFonts w:cs="Times New Roman"/>
        </w:rPr>
        <w:instrText xml:space="preserve"> ADDIN ZOTERO_ITEM CSL_CITATION {"citationID":"4neEPFsj","properties":{"formattedCitation":"\\super [64]\\nosupersub{}","plainCitation":"[64]","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Pr="006E29A6">
        <w:rPr>
          <w:rFonts w:cs="Times New Roman"/>
          <w:szCs w:val="24"/>
          <w:vertAlign w:val="superscript"/>
        </w:rPr>
        <w:t>[64]</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Pr>
          <w:rFonts w:cs="Times New Roman"/>
        </w:rPr>
        <w:instrText xml:space="preserve"> ADDIN ZOTERO_ITEM CSL_CITATION {"citationID":"4DZYH35B","properties":{"formattedCitation":"\\super [69]\\nosupersub{}","plainCitation":"[69]","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Pr="00A610D8">
        <w:rPr>
          <w:rFonts w:cs="Times New Roman"/>
          <w:szCs w:val="24"/>
          <w:vertAlign w:val="superscript"/>
        </w:rPr>
        <w:t>[69]</w:t>
      </w:r>
      <w:r w:rsidRPr="00B04F9C">
        <w:rPr>
          <w:rFonts w:cs="Times New Roman"/>
        </w:rPr>
        <w:fldChar w:fldCharType="end"/>
      </w:r>
      <w:r w:rsidR="000349F5">
        <w:rPr>
          <w:rFonts w:cs="Times New Roman" w:hint="eastAsia"/>
        </w:rPr>
        <w:t>等</w:t>
      </w:r>
      <w:r w:rsidRPr="00B04F9C">
        <w:rPr>
          <w:rFonts w:cs="Times New Roman"/>
        </w:rPr>
        <w:t>。</w:t>
      </w:r>
    </w:p>
    <w:p w14:paraId="28B4E485" w14:textId="77777777" w:rsidR="00BB2A7B" w:rsidRPr="00B04F9C" w:rsidRDefault="00BB2A7B" w:rsidP="00F81A78">
      <w:pPr>
        <w:spacing w:after="120" w:line="360" w:lineRule="auto"/>
        <w:ind w:firstLine="418"/>
        <w:rPr>
          <w:rFonts w:cs="Times New Roman"/>
        </w:rPr>
      </w:pP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w:t>
      </w:r>
      <w:r w:rsidRPr="00B04F9C">
        <w:rPr>
          <w:rFonts w:cs="Times New Roman"/>
        </w:rPr>
        <w:lastRenderedPageBreak/>
        <w:t>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r w:rsidRPr="00B04F9C">
        <w:rPr>
          <w:rFonts w:cs="Times New Roman"/>
          <w:b/>
          <w:bCs/>
        </w:rPr>
        <w:t>重要参与者的身份</w:t>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1"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1"/>
    </w:p>
    <w:p w14:paraId="226AB87A" w14:textId="4E9BC078"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2"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2"/>
    </w:p>
    <w:p w14:paraId="4D0CB48F" w14:textId="01AE4BAA"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或会议上的，忽略掉了那些没有成功发文的</w:t>
      </w:r>
      <w:r w:rsidR="00E76734" w:rsidRPr="00B04F9C">
        <w:rPr>
          <w:rFonts w:cs="Times New Roman"/>
        </w:rPr>
        <w:t>研究，即典型的跨学科研究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无法涉及失败的尝试。</w:t>
      </w:r>
    </w:p>
    <w:p w14:paraId="209A41BE" w14:textId="4D27D425" w:rsidR="00D55FCB" w:rsidRPr="00B04F9C" w:rsidRDefault="0058242B" w:rsidP="00D55FCB">
      <w:pPr>
        <w:pStyle w:val="3"/>
        <w:rPr>
          <w:rFonts w:ascii="Times New Roman" w:hAnsi="Times New Roman" w:cs="Times New Roman"/>
        </w:rPr>
      </w:pPr>
      <w:bookmarkStart w:id="13"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13"/>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第一作者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p>
    <w:p w14:paraId="4C01DD18" w14:textId="574DA163" w:rsidR="0060770E" w:rsidRPr="00B04F9C" w:rsidRDefault="00BA58B5" w:rsidP="0060770E">
      <w:pPr>
        <w:pStyle w:val="3"/>
        <w:rPr>
          <w:rFonts w:ascii="Times New Roman" w:hAnsi="Times New Roman" w:cs="Times New Roman"/>
        </w:rPr>
      </w:pPr>
      <w:bookmarkStart w:id="14"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14"/>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期刊领域发生改变的作品，</w:t>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该作品归属的期刊、参考文献跨学科性、引文跨学科性、</w:t>
      </w:r>
      <w:r w:rsidR="00CA2A2B" w:rsidRPr="00B04F9C">
        <w:rPr>
          <w:rFonts w:cs="Times New Roman"/>
        </w:rPr>
        <w:t>作者团队跨学科性</w:t>
      </w:r>
      <w:r w:rsidR="005C6B6F" w:rsidRPr="00B04F9C">
        <w:rPr>
          <w:rFonts w:cs="Times New Roman"/>
        </w:rPr>
        <w:t>来判断该文章是否是跨学科研究。</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15"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15"/>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16"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16"/>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17"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17"/>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18"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18"/>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0E5ABD07"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19"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19"/>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B04F9C">
        <w:rPr>
          <w:rFonts w:cs="Times New Roman"/>
        </w:rPr>
        <w:t>构建每位研究者的发文序列</w:t>
      </w:r>
      <w:r w:rsidR="00871A22" w:rsidRPr="00B04F9C">
        <w:rPr>
          <w:rFonts w:cs="Times New Roman"/>
        </w:rPr>
        <w:t>（文章类型包括期刊、书籍、会议、专利等）</w:t>
      </w:r>
      <w:r w:rsidR="000452C7" w:rsidRPr="00B04F9C">
        <w:rPr>
          <w:rFonts w:cs="Times New Roman"/>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20"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20"/>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21"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21"/>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22"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22"/>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23"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23"/>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hint="eastAsia"/>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307EE6AA" w14:textId="1EDF2137" w:rsidR="00250FF7" w:rsidRDefault="00BD5C53">
      <w:pPr>
        <w:spacing w:line="240" w:lineRule="auto"/>
        <w:rPr>
          <w:rFonts w:cs="Times New Roman"/>
        </w:rPr>
      </w:pPr>
      <w:r>
        <w:rPr>
          <w:rFonts w:cs="Times New Roman" w:hint="eastAsia"/>
        </w:rPr>
        <w:t>我们</w:t>
      </w:r>
      <w:r w:rsidR="006E778B">
        <w:rPr>
          <w:rFonts w:cs="Times New Roman" w:hint="eastAsia"/>
        </w:rPr>
        <w:t>利用</w:t>
      </w:r>
      <w:r w:rsidR="007D193F">
        <w:rPr>
          <w:rFonts w:cs="Times New Roman" w:hint="eastAsia"/>
        </w:rPr>
        <w:t>MAG</w:t>
      </w:r>
      <w:r w:rsidR="006E778B">
        <w:rPr>
          <w:rFonts w:cs="Times New Roman" w:hint="eastAsia"/>
        </w:rPr>
        <w:t>的</w:t>
      </w:r>
      <w:r w:rsidR="008A6265">
        <w:rPr>
          <w:rFonts w:cs="Times New Roman" w:hint="eastAsia"/>
        </w:rPr>
        <w:t>journal</w:t>
      </w:r>
      <w:r w:rsidR="008A6265">
        <w:rPr>
          <w:rFonts w:cs="Times New Roman" w:hint="eastAsia"/>
        </w:rPr>
        <w:t>的</w:t>
      </w:r>
      <w:r w:rsidR="006E778B">
        <w:rPr>
          <w:rFonts w:cs="Times New Roman" w:hint="eastAsia"/>
        </w:rPr>
        <w:t>issn</w:t>
      </w:r>
      <w:r w:rsidR="006E778B">
        <w:rPr>
          <w:rFonts w:cs="Times New Roman" w:hint="eastAsia"/>
        </w:rPr>
        <w:t>数据，</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605871">
        <w:rPr>
          <w:rFonts w:cs="Times New Roman" w:hint="eastAsia"/>
        </w:rPr>
        <w:t>MAG</w:t>
      </w:r>
      <w:r w:rsidR="00605871">
        <w:rPr>
          <w:rFonts w:cs="Times New Roman" w:hint="eastAsia"/>
        </w:rPr>
        <w:t>中</w:t>
      </w:r>
      <w:r w:rsidR="008365DB">
        <w:rPr>
          <w:rFonts w:cs="Times New Roman" w:hint="eastAsia"/>
        </w:rPr>
        <w:t>一共</w:t>
      </w:r>
      <w:r w:rsidR="002D6CDB" w:rsidRPr="002D6CDB">
        <w:rPr>
          <w:rFonts w:cs="Times New Roman"/>
        </w:rPr>
        <w:t>124064</w:t>
      </w:r>
      <w:r w:rsidR="002D6CDB">
        <w:rPr>
          <w:rFonts w:cs="Times New Roman" w:hint="eastAsia"/>
        </w:rPr>
        <w:t>本期刊。</w:t>
      </w:r>
    </w:p>
    <w:p w14:paraId="0BE82A2F" w14:textId="21FE19EA" w:rsidR="00E27A9D" w:rsidRPr="00B04F9C" w:rsidRDefault="00A03AA0" w:rsidP="008F38F9">
      <w:pPr>
        <w:pStyle w:val="1"/>
        <w:rPr>
          <w:rFonts w:ascii="Times New Roman" w:hAnsi="Times New Roman" w:cs="Times New Roman"/>
        </w:rPr>
      </w:pPr>
      <w:bookmarkStart w:id="24"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24"/>
    </w:p>
    <w:p w14:paraId="5659C387" w14:textId="77777777" w:rsidR="006E29A6" w:rsidRDefault="00871C35" w:rsidP="006E29A6">
      <w:pPr>
        <w:pStyle w:val="ab"/>
      </w:pPr>
      <w:r w:rsidRPr="00B04F9C">
        <w:fldChar w:fldCharType="begin"/>
      </w:r>
      <w:r w:rsidR="004D57B1">
        <w:instrText xml:space="preserve"> ADDIN ZOTERO_BIBL {"uncited":[],"omitted":[],"custom":[]} CSL_BIBLIOGRAPHY </w:instrText>
      </w:r>
      <w:r w:rsidRPr="00B04F9C">
        <w:fldChar w:fldCharType="separate"/>
      </w:r>
      <w:r w:rsidR="006E29A6">
        <w:t>[1]</w:t>
      </w:r>
      <w:r w:rsidR="006E29A6">
        <w:tab/>
        <w:t>Collins R. Why the social sciences won’t become high-consensus, rapid-discovery science[C]//Sociological forum. 1994, 9(2): 155-177Springer, 1994: 155-177.</w:t>
      </w:r>
    </w:p>
    <w:p w14:paraId="4CAEF52C" w14:textId="77777777" w:rsidR="006E29A6" w:rsidRDefault="006E29A6" w:rsidP="006E29A6">
      <w:pPr>
        <w:pStyle w:val="ab"/>
      </w:pPr>
      <w:r>
        <w:t>[2]</w:t>
      </w:r>
      <w:r>
        <w:tab/>
        <w:t>Anonymous. Facilitating interdisciplinary research[M]. National Academies (U.S.), Committee On Science, Engineering, And Public Policy (U.S.), National Academy Of Sciences (U.S.), et al., eds.. Washington, D.C: The National Academies Press, 2005.</w:t>
      </w:r>
    </w:p>
    <w:p w14:paraId="6F007EBC" w14:textId="77777777" w:rsidR="006E29A6" w:rsidRDefault="006E29A6" w:rsidP="006E29A6">
      <w:pPr>
        <w:pStyle w:val="ab"/>
      </w:pPr>
      <w:r>
        <w:t>[3]</w:t>
      </w:r>
      <w:r>
        <w:tab/>
        <w:t>Leahey E. The Perks and Perils of Interdisciplinary Research[J]. European Review, 2018, 26(S2): S55-S67.</w:t>
      </w:r>
    </w:p>
    <w:p w14:paraId="010AE5C4" w14:textId="77777777" w:rsidR="006E29A6" w:rsidRDefault="006E29A6" w:rsidP="006E29A6">
      <w:pPr>
        <w:pStyle w:val="ab"/>
      </w:pPr>
      <w:r>
        <w:t>[4]</w:t>
      </w:r>
      <w:r>
        <w:tab/>
        <w:t>Jacobs J A, Frickel S. Interdisciplinarity: A Critical Assessment[J]. Annual Review of Sociology, 2009, 35(1): 43-65.</w:t>
      </w:r>
    </w:p>
    <w:p w14:paraId="1A1D403C" w14:textId="77777777" w:rsidR="006E29A6" w:rsidRDefault="006E29A6" w:rsidP="006E29A6">
      <w:pPr>
        <w:pStyle w:val="ab"/>
      </w:pPr>
      <w:r>
        <w:t>[5]</w:t>
      </w:r>
      <w:r>
        <w:tab/>
        <w:t xml:space="preserve">Rafols I, Leydesdorff L, O’Hare A, et al. How journal rankings can suppress interdisciplinary research: A comparison between Innovation Studies and Business </w:t>
      </w:r>
      <w:r>
        <w:lastRenderedPageBreak/>
        <w:t>&amp; Management[J]. Research Policy, 2012, 41(7): 1262-1282.</w:t>
      </w:r>
    </w:p>
    <w:p w14:paraId="6F3601D5" w14:textId="77777777" w:rsidR="006E29A6" w:rsidRDefault="006E29A6" w:rsidP="006E29A6">
      <w:pPr>
        <w:pStyle w:val="ab"/>
      </w:pPr>
      <w:r>
        <w:t>[6]</w:t>
      </w:r>
      <w:r>
        <w:tab/>
        <w:t>Bromham L, Dinnage R, Hua X. Interdisciplinary research has consistently lower funding success[J]. Nature, 2016, 534(7609): 684-687.</w:t>
      </w:r>
    </w:p>
    <w:p w14:paraId="05F12B07" w14:textId="77777777" w:rsidR="006E29A6" w:rsidRDefault="006E29A6" w:rsidP="006E29A6">
      <w:pPr>
        <w:pStyle w:val="ab"/>
      </w:pPr>
      <w:r>
        <w:t>[7]</w:t>
      </w:r>
      <w:r>
        <w:tab/>
        <w:t>Szell M, Ma Y, Sinatra R. A Nobel opportunity for interdisciplinarity[J]. Nature Physics, 2018, 14(11): 1075-1078.</w:t>
      </w:r>
    </w:p>
    <w:p w14:paraId="100C50EF" w14:textId="77777777" w:rsidR="006E29A6" w:rsidRDefault="006E29A6" w:rsidP="006E29A6">
      <w:pPr>
        <w:pStyle w:val="ab"/>
      </w:pPr>
      <w:r>
        <w:t>[8]</w:t>
      </w:r>
      <w:r>
        <w:tab/>
        <w:t>Anonymous. What are fake interdisciplinary collaborations and why do they occur?[EB]([no date]).</w:t>
      </w:r>
    </w:p>
    <w:p w14:paraId="4389ACCD" w14:textId="77777777" w:rsidR="006E29A6" w:rsidRDefault="006E29A6" w:rsidP="006E29A6">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13B7155C" w14:textId="77777777" w:rsidR="006E29A6" w:rsidRDefault="006E29A6" w:rsidP="006E29A6">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1BB1893" w14:textId="77777777" w:rsidR="006E29A6" w:rsidRDefault="006E29A6" w:rsidP="006E29A6">
      <w:pPr>
        <w:pStyle w:val="ab"/>
      </w:pPr>
      <w:r>
        <w:t>[11]</w:t>
      </w:r>
      <w:r>
        <w:tab/>
        <w:t>Porter A L, Cohen A S, David Roessner J, et al. Measuring researcher interdisciplinarity[J]. Scientometrics, 2007, 72(1): 117-147.</w:t>
      </w:r>
    </w:p>
    <w:p w14:paraId="31AABB69" w14:textId="77777777" w:rsidR="006E29A6" w:rsidRDefault="006E29A6" w:rsidP="006E29A6">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7DE4764B" w14:textId="77777777" w:rsidR="006E29A6" w:rsidRDefault="006E29A6" w:rsidP="006E29A6">
      <w:pPr>
        <w:pStyle w:val="ab"/>
      </w:pPr>
      <w:r>
        <w:t>[13]</w:t>
      </w:r>
      <w:r>
        <w:tab/>
        <w:t>Stirling A. A general framework for analysing diversity in science, technology and society[J]. J. R. Soc. Interface, 2007: 13.</w:t>
      </w:r>
    </w:p>
    <w:p w14:paraId="409B2291" w14:textId="77777777" w:rsidR="006E29A6" w:rsidRDefault="006E29A6" w:rsidP="006E29A6">
      <w:pPr>
        <w:pStyle w:val="ab"/>
      </w:pPr>
      <w:r>
        <w:t>[14]</w:t>
      </w:r>
      <w:r>
        <w:tab/>
        <w:t>Yegros-Yegros A, Rafols I, D’Este P. Does Interdisciplinary Research Lead to Higher Citation Impact? The Different Effect of Proximal and Distal Interdisciplinarity[J]. PLOS ONE, 2015, 10(8): e0135095.</w:t>
      </w:r>
    </w:p>
    <w:p w14:paraId="1A89F051" w14:textId="77777777" w:rsidR="006E29A6" w:rsidRDefault="006E29A6" w:rsidP="006E29A6">
      <w:pPr>
        <w:pStyle w:val="ab"/>
      </w:pPr>
      <w:r>
        <w:t>[15]</w:t>
      </w:r>
      <w:r>
        <w:tab/>
        <w:t>Bu Y, Li M, Gu W, et al. Topic diversity: A discipline scheme-free diversity measurement for journals[J]. Journal of the Association for Information Science and Technology, 2021, 72(5): 523-539.</w:t>
      </w:r>
    </w:p>
    <w:p w14:paraId="38D50C86" w14:textId="77777777" w:rsidR="006E29A6" w:rsidRDefault="006E29A6" w:rsidP="006E29A6">
      <w:pPr>
        <w:pStyle w:val="ab"/>
      </w:pPr>
      <w:r>
        <w:t>[16]</w:t>
      </w:r>
      <w:r>
        <w:tab/>
        <w:t>Evans E D. Measuring Interdisciplinarity Using Text[J]. Socius: Sociological Research for a Dynamic World, 2016, 2: 237802311665414.</w:t>
      </w:r>
    </w:p>
    <w:p w14:paraId="604E33E4" w14:textId="77777777" w:rsidR="006E29A6" w:rsidRDefault="006E29A6" w:rsidP="006E29A6">
      <w:pPr>
        <w:pStyle w:val="ab"/>
      </w:pPr>
      <w:r>
        <w:t>[17]</w:t>
      </w:r>
      <w:r>
        <w:tab/>
      </w:r>
      <w:r>
        <w:t>李江</w:t>
      </w:r>
      <w:r>
        <w:t>. “</w:t>
      </w:r>
      <w:r>
        <w:t>跨学科性</w:t>
      </w:r>
      <w:r>
        <w:t>”</w:t>
      </w:r>
      <w:r>
        <w:t>的概念框架与测度</w:t>
      </w:r>
      <w:r>
        <w:t xml:space="preserve">[J]. </w:t>
      </w:r>
      <w:r>
        <w:t>图书情报知识</w:t>
      </w:r>
      <w:r>
        <w:t>, 2014(03): 87-93.</w:t>
      </w:r>
    </w:p>
    <w:p w14:paraId="3329890C" w14:textId="77777777" w:rsidR="006E29A6" w:rsidRDefault="006E29A6" w:rsidP="006E29A6">
      <w:pPr>
        <w:pStyle w:val="ab"/>
      </w:pPr>
      <w:r>
        <w:t>[18]</w:t>
      </w:r>
      <w:r>
        <w:tab/>
        <w:t xml:space="preserve">Leahey E, Beckman C M, Stanko T L. Prominent but Less Productive: The Impact of Interdisciplinarity on Scientists’ Research[J]. Administrative Science Quarterly, </w:t>
      </w:r>
      <w:r>
        <w:lastRenderedPageBreak/>
        <w:t>2017, 62(1): 105-139.</w:t>
      </w:r>
    </w:p>
    <w:p w14:paraId="5B7B5551" w14:textId="77777777" w:rsidR="006E29A6" w:rsidRDefault="006E29A6" w:rsidP="006E29A6">
      <w:pPr>
        <w:pStyle w:val="ab"/>
      </w:pPr>
      <w:r>
        <w:t>[19]</w:t>
      </w:r>
      <w:r>
        <w:tab/>
        <w:t>Larivière V, Gingras Y. On the relationship between interdisciplinarity and scientific impact[J]. Journal of the American Society for Information Science and Technology, 2010, 61(1): 126-131.</w:t>
      </w:r>
    </w:p>
    <w:p w14:paraId="2584FAF7" w14:textId="77777777" w:rsidR="006E29A6" w:rsidRDefault="006E29A6" w:rsidP="006E29A6">
      <w:pPr>
        <w:pStyle w:val="ab"/>
      </w:pPr>
      <w:r>
        <w:t>[20]</w:t>
      </w:r>
      <w:r>
        <w:tab/>
        <w:t>Woiwode H, Froese A. Two hearts beating in a research centers’ chest: how scholars in interdisciplinary research settings cope with monodisciplinary deep structures[J]. Studies in Higher Education, 2021, 46(11): 2230-2244.</w:t>
      </w:r>
    </w:p>
    <w:p w14:paraId="799C96D7" w14:textId="77777777" w:rsidR="006E29A6" w:rsidRDefault="006E29A6" w:rsidP="006E29A6">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0753B064" w14:textId="77777777" w:rsidR="006E29A6" w:rsidRDefault="006E29A6" w:rsidP="006E29A6">
      <w:pPr>
        <w:pStyle w:val="ab"/>
      </w:pPr>
      <w:r>
        <w:t>[22]</w:t>
      </w:r>
      <w:r>
        <w:tab/>
        <w:t>Pierce S J. Boundary crossing in research literatures as a means of interdisciplinary information transfer[J]. Journal of the American Society for Information Science, 1999, 50(3): 271-279.</w:t>
      </w:r>
    </w:p>
    <w:p w14:paraId="30A2B097" w14:textId="77777777" w:rsidR="006E29A6" w:rsidRDefault="006E29A6" w:rsidP="006E29A6">
      <w:pPr>
        <w:pStyle w:val="ab"/>
      </w:pPr>
      <w:r>
        <w:t>[23]</w:t>
      </w:r>
      <w:r>
        <w:tab/>
        <w:t>Gates A J, Ke Q, Varol O, et al. Nature’s reach: narrow work has broad impact[J]. Nature, 2019, 575(7781): 32-34.</w:t>
      </w:r>
    </w:p>
    <w:p w14:paraId="6C5D5689" w14:textId="77777777" w:rsidR="006E29A6" w:rsidRDefault="006E29A6" w:rsidP="006E29A6">
      <w:pPr>
        <w:pStyle w:val="ab"/>
      </w:pPr>
      <w:r>
        <w:t>[24]</w:t>
      </w:r>
      <w:r>
        <w:tab/>
        <w:t>Wang Q, Schneider J W. Consistency and validity of interdisciplinarity measures[J]. Quantitative Science Studies, 2020, 1(1): 239-263.</w:t>
      </w:r>
    </w:p>
    <w:p w14:paraId="53CDC320" w14:textId="77777777" w:rsidR="006E29A6" w:rsidRDefault="006E29A6" w:rsidP="006E29A6">
      <w:pPr>
        <w:pStyle w:val="ab"/>
      </w:pPr>
      <w:r>
        <w:t>[25]</w:t>
      </w:r>
      <w:r>
        <w:tab/>
        <w:t>Rafols I, Meyer M. Diversity and network coherence as indicators of interdisciplinarity: case studies in bionanoscience[J]. Scientometrics, 2010, 82(2): 263-287.</w:t>
      </w:r>
    </w:p>
    <w:p w14:paraId="17C3781F" w14:textId="77777777" w:rsidR="006E29A6" w:rsidRDefault="006E29A6" w:rsidP="006E29A6">
      <w:pPr>
        <w:pStyle w:val="ab"/>
      </w:pPr>
      <w:r>
        <w:t>[26]</w:t>
      </w:r>
      <w:r>
        <w:tab/>
        <w:t>Leydesdorff L. Betweenness centrality as an indicator of the interdisciplinarity of scientific journals[J]. Journal of the American Society for Information Science and Technology, 2007, 58(9): 1303-1319.</w:t>
      </w:r>
    </w:p>
    <w:p w14:paraId="40E3FA67" w14:textId="77777777" w:rsidR="006E29A6" w:rsidRDefault="006E29A6" w:rsidP="006E29A6">
      <w:pPr>
        <w:pStyle w:val="ab"/>
      </w:pPr>
      <w:r>
        <w:t>[27]</w:t>
      </w:r>
      <w:r>
        <w:tab/>
        <w:t>Rafols I. Knowledge Integration and Diffusion: Measures and Mapping of Diversity and Coherence[M]. Ding Y, Rousseau R, Wolfram D, eds.//Measuring Scholarly Impact: Methods and Practice. 2014: 169-190Cham: Springer International Publishing, 2014: 169-190.</w:t>
      </w:r>
    </w:p>
    <w:p w14:paraId="050A23A7" w14:textId="77777777" w:rsidR="006E29A6" w:rsidRDefault="006E29A6" w:rsidP="006E29A6">
      <w:pPr>
        <w:pStyle w:val="ab"/>
      </w:pPr>
      <w:r>
        <w:t>[28]</w:t>
      </w:r>
      <w:r>
        <w:tab/>
        <w:t>Jamali H R, Abbasi A, Bornmann L. Research diversification and its relationship with publication counts and impact: A case study based on Australian professors[J]. Journal of Information Science, 2020, 46(1): 131-144.</w:t>
      </w:r>
    </w:p>
    <w:p w14:paraId="71067629" w14:textId="77777777" w:rsidR="006E29A6" w:rsidRDefault="006E29A6" w:rsidP="006E29A6">
      <w:pPr>
        <w:pStyle w:val="ab"/>
      </w:pPr>
      <w:r>
        <w:t>[29]</w:t>
      </w:r>
      <w:r>
        <w:tab/>
        <w:t>Abramo G, D’Angelo C A, Di Costa F. Identifying interdisciplinarity through the disciplinary classification of coauthors of scientific publications[J]. Journal of the American Society for Information Science and Technology, 2012, 63(11): 2206-2222.</w:t>
      </w:r>
    </w:p>
    <w:p w14:paraId="1FF00173" w14:textId="77777777" w:rsidR="006E29A6" w:rsidRDefault="006E29A6" w:rsidP="006E29A6">
      <w:pPr>
        <w:pStyle w:val="ab"/>
      </w:pPr>
      <w:r>
        <w:t>[30]</w:t>
      </w:r>
      <w:r>
        <w:tab/>
        <w:t>Zhang L, Sun B, Chinchilla-Rodríguez Z, et al. Interdisciplinarity and collaboration: on the relationship between disciplinary diversity in departmental affiliations and reference lists[J]. Scientometrics, 2018, 117(1): 271-291.</w:t>
      </w:r>
    </w:p>
    <w:p w14:paraId="55746AAC" w14:textId="77777777" w:rsidR="006E29A6" w:rsidRDefault="006E29A6" w:rsidP="006E29A6">
      <w:pPr>
        <w:pStyle w:val="ab"/>
      </w:pPr>
      <w:r>
        <w:lastRenderedPageBreak/>
        <w:t>[31]</w:t>
      </w:r>
      <w:r>
        <w:tab/>
      </w:r>
      <w:r>
        <w:t>和晋飞</w:t>
      </w:r>
      <w:r>
        <w:t xml:space="preserve">, </w:t>
      </w:r>
      <w:r>
        <w:t>房俊民</w:t>
      </w:r>
      <w:r>
        <w:t xml:space="preserve">. </w:t>
      </w:r>
      <w:r>
        <w:t>一个跨学科性测试指标：作者专业度</w:t>
      </w:r>
      <w:r>
        <w:t>[J]. 2015, 38(5). .</w:t>
      </w:r>
    </w:p>
    <w:p w14:paraId="6E2D36C7" w14:textId="77777777" w:rsidR="006E29A6" w:rsidRDefault="006E29A6" w:rsidP="006E29A6">
      <w:pPr>
        <w:pStyle w:val="ab"/>
      </w:pPr>
      <w:r>
        <w:t>[32]</w:t>
      </w:r>
      <w:r>
        <w:tab/>
        <w:t>Karlovčec M, Mladenić D. Interdisciplinarity of scientific fields and its evolution based on graph of project collaboration and co-authoring[J]. Scientometrics, 2015, 102(1): 433-454.</w:t>
      </w:r>
    </w:p>
    <w:p w14:paraId="579B5884" w14:textId="77777777" w:rsidR="006E29A6" w:rsidRDefault="006E29A6" w:rsidP="006E29A6">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D9FB344" w14:textId="77777777" w:rsidR="006E29A6" w:rsidRDefault="006E29A6" w:rsidP="006E29A6">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72AD2672" w14:textId="045B7D7A" w:rsidR="006E29A6" w:rsidRDefault="006E29A6" w:rsidP="006E29A6">
      <w:pPr>
        <w:pStyle w:val="ab"/>
      </w:pPr>
      <w:r>
        <w:t>[35]</w:t>
      </w:r>
      <w:r>
        <w:tab/>
        <w:t xml:space="preserve">Ammar W, Groeneveld D, Bhagavatula C, </w:t>
      </w:r>
      <w:r w:rsidR="00EA553D">
        <w:rPr>
          <w:rFonts w:hint="eastAsia"/>
        </w:rPr>
        <w:t>e</w:t>
      </w:r>
      <w:r w:rsidR="00EA553D">
        <w:t>t al</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7A8CF3C" w14:textId="77777777" w:rsidR="006E29A6" w:rsidRDefault="006E29A6" w:rsidP="006E29A6">
      <w:pPr>
        <w:pStyle w:val="ab"/>
      </w:pPr>
      <w:r>
        <w:t>[36]</w:t>
      </w:r>
      <w:r>
        <w:tab/>
        <w:t>Jurgens D, Kumar S, Hoover R, et al. Measuring the Evolution of a Scientific Field through Citation Frames[J]. Transactions of the Association for Computational Linguistics, 2018, 6: 391-406.</w:t>
      </w:r>
    </w:p>
    <w:p w14:paraId="22231953" w14:textId="5EFDF603" w:rsidR="006E29A6" w:rsidRDefault="006E29A6" w:rsidP="006E29A6">
      <w:pPr>
        <w:pStyle w:val="ab"/>
      </w:pPr>
      <w:r>
        <w:t>[37]</w:t>
      </w:r>
      <w:r>
        <w:tab/>
        <w:t xml:space="preserve">Cohan A, Ammar W, Van Zuylen M, </w:t>
      </w:r>
      <w:r w:rsidR="006E3274">
        <w:rPr>
          <w:rFonts w:hint="eastAsia"/>
        </w:rPr>
        <w:t>e</w:t>
      </w:r>
      <w:r w:rsidR="006E3274">
        <w:t>t al</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378F479D" w14:textId="77777777" w:rsidR="006E29A6" w:rsidRDefault="006E29A6" w:rsidP="006E29A6">
      <w:pPr>
        <w:pStyle w:val="ab"/>
      </w:pPr>
      <w:r>
        <w:t>[38]</w:t>
      </w:r>
      <w:r>
        <w:tab/>
        <w:t>Nicholson J M, Mordaunt M, Lopez P, et al. scite: A smart citation index that displays the context of citations and classifies their intent using deep learning[J]. Quantitative Science Studies, 2021, 2(3): 882-898.</w:t>
      </w:r>
    </w:p>
    <w:p w14:paraId="0EBB304C" w14:textId="6BD68615" w:rsidR="006E29A6" w:rsidRDefault="006E29A6" w:rsidP="006E29A6">
      <w:pPr>
        <w:pStyle w:val="ab"/>
      </w:pPr>
      <w:r>
        <w:t>[39]</w:t>
      </w:r>
      <w:r>
        <w:tab/>
        <w:t xml:space="preserve">Lauscher A, Ko B, Kuehl B, </w:t>
      </w:r>
      <w:r w:rsidR="00324B1D">
        <w:rPr>
          <w:rFonts w:hint="eastAsia"/>
        </w:rPr>
        <w:t>e</w:t>
      </w:r>
      <w:r w:rsidR="00324B1D">
        <w:t>t al</w:t>
      </w:r>
      <w:r>
        <w:t>. MultiCite: Modeling realistic citations requires moving beyond the single-sentence single-label setting[J]. 2021. arXiv, 2021.</w:t>
      </w:r>
    </w:p>
    <w:p w14:paraId="3E389A6B" w14:textId="77777777" w:rsidR="006E29A6" w:rsidRDefault="006E29A6" w:rsidP="006E29A6">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1C88C74D" w14:textId="77777777" w:rsidR="006E29A6" w:rsidRDefault="006E29A6" w:rsidP="006E29A6">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65292F0" w14:textId="77777777" w:rsidR="006E29A6" w:rsidRDefault="006E29A6" w:rsidP="006E29A6">
      <w:pPr>
        <w:pStyle w:val="ab"/>
      </w:pPr>
      <w:r>
        <w:t>[42]</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8DBE357" w14:textId="77777777" w:rsidR="006E29A6" w:rsidRDefault="006E29A6" w:rsidP="006E29A6">
      <w:pPr>
        <w:pStyle w:val="ab"/>
      </w:pPr>
      <w:r>
        <w:lastRenderedPageBreak/>
        <w:t>[43]</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56AD7EDC" w14:textId="77777777" w:rsidR="006E29A6" w:rsidRDefault="006E29A6" w:rsidP="006E29A6">
      <w:pPr>
        <w:pStyle w:val="ab"/>
      </w:pPr>
      <w:r>
        <w:t>[44]</w:t>
      </w:r>
      <w:r>
        <w:tab/>
        <w:t>Zeng B, Lyu H, Zhao Z, et al. Exploring the direction and diversity of interdisciplinary knowledge diffusion: A case study of professor Zeyuan Liu’s scientific publications[J]. Scientometrics, 2021, 126(7): 6253-6272.</w:t>
      </w:r>
    </w:p>
    <w:p w14:paraId="58E89A3B" w14:textId="77777777" w:rsidR="006E29A6" w:rsidRDefault="006E29A6" w:rsidP="006E29A6">
      <w:pPr>
        <w:pStyle w:val="ab"/>
      </w:pPr>
      <w:r>
        <w:t>[45]</w:t>
      </w:r>
      <w:r>
        <w:tab/>
        <w:t>Akkerman S F, Bakker A. Boundary Crossing and Boundary Objects[J]. Review of Educational Research, 2011, 81(2): 132-169.</w:t>
      </w:r>
    </w:p>
    <w:p w14:paraId="6E71C13E" w14:textId="77777777" w:rsidR="006E29A6" w:rsidRDefault="006E29A6" w:rsidP="006E29A6">
      <w:pPr>
        <w:pStyle w:val="ab"/>
      </w:pPr>
      <w:r>
        <w:t>[46]</w:t>
      </w:r>
      <w:r>
        <w:tab/>
        <w:t>Chang Y-W. Examining interdisciplinarity of library and information science (LIS) based on LIS articles contributed by non-LIS authors[J]. Scientometrics, 2018, 116(3): 1589-1613.</w:t>
      </w:r>
    </w:p>
    <w:p w14:paraId="1D0F5260" w14:textId="77777777" w:rsidR="006E29A6" w:rsidRDefault="006E29A6" w:rsidP="006E29A6">
      <w:pPr>
        <w:pStyle w:val="ab"/>
      </w:pPr>
      <w:r>
        <w:t>[47]</w:t>
      </w:r>
      <w:r>
        <w:tab/>
        <w:t>Chang Y-W. Exploring the interdisciplinary characteristics of library and information science (LIS) from the perspective of interdisciplinary LIS authors[J]. Library &amp; Information Science Research, 2018, 40(2): 125-134.</w:t>
      </w:r>
    </w:p>
    <w:p w14:paraId="6FD7E13F" w14:textId="77777777" w:rsidR="006E29A6" w:rsidRDefault="006E29A6" w:rsidP="006E29A6">
      <w:pPr>
        <w:pStyle w:val="ab"/>
      </w:pPr>
      <w:r>
        <w:t>[48]</w:t>
      </w:r>
      <w:r>
        <w:tab/>
        <w:t>Kuhn T S, Epstein J. The essential tension[M]. American Association of Physics Teachers, 1979.</w:t>
      </w:r>
    </w:p>
    <w:p w14:paraId="47E92CD1" w14:textId="551B4496" w:rsidR="006E29A6" w:rsidRDefault="006E29A6" w:rsidP="006E29A6">
      <w:pPr>
        <w:pStyle w:val="ab"/>
      </w:pPr>
      <w:r>
        <w:t>[49]</w:t>
      </w:r>
      <w:r>
        <w:tab/>
        <w:t xml:space="preserve">Fortunato S, Bergstrom C T, Börner K, </w:t>
      </w:r>
      <w:r w:rsidR="00D02150">
        <w:rPr>
          <w:rFonts w:hint="eastAsia"/>
        </w:rPr>
        <w:t>et</w:t>
      </w:r>
      <w:r w:rsidR="00D02150">
        <w:t xml:space="preserve"> al</w:t>
      </w:r>
      <w:r>
        <w:t>. Science of science[J]. Science, 2018, 359(6379): eaao0185.</w:t>
      </w:r>
    </w:p>
    <w:p w14:paraId="57691C60" w14:textId="77777777" w:rsidR="006E29A6" w:rsidRDefault="006E29A6" w:rsidP="006E29A6">
      <w:pPr>
        <w:pStyle w:val="ab"/>
      </w:pPr>
      <w:r>
        <w:t>[50]</w:t>
      </w:r>
      <w:r>
        <w:tab/>
        <w:t>Van Houten J, Van Vuren H G, Le Pairs C, et al. Migration of physicists to other academic disciplines: Situation in the Netherlands[J]. Scientometrics, 1983, 5(4): 257-267.</w:t>
      </w:r>
    </w:p>
    <w:p w14:paraId="76726F88" w14:textId="77777777" w:rsidR="006E29A6" w:rsidRDefault="006E29A6" w:rsidP="006E29A6">
      <w:pPr>
        <w:pStyle w:val="ab"/>
      </w:pPr>
      <w:r>
        <w:t>[51]</w:t>
      </w:r>
      <w:r>
        <w:tab/>
        <w:t>De Domenico M, Omodei E, Arenas A. Quantifying the diaspora of knowledge in the last century[J]. Applied Network Science, 2016, 1(1): 1-13.</w:t>
      </w:r>
    </w:p>
    <w:p w14:paraId="1F2D9A63" w14:textId="77777777" w:rsidR="006E29A6" w:rsidRDefault="006E29A6" w:rsidP="006E29A6">
      <w:pPr>
        <w:pStyle w:val="ab"/>
      </w:pPr>
      <w:r>
        <w:t>[52]</w:t>
      </w:r>
      <w:r>
        <w:tab/>
        <w:t>Foster J G, Rzhetsky A, Evans J A. Tradition and Innovation in Scientists’ Research Strategies[J]. American Sociological Review, 2015, 80(5): 875-908.</w:t>
      </w:r>
    </w:p>
    <w:p w14:paraId="338883AF" w14:textId="77777777" w:rsidR="006E29A6" w:rsidRDefault="006E29A6" w:rsidP="006E29A6">
      <w:pPr>
        <w:pStyle w:val="ab"/>
      </w:pPr>
      <w:r>
        <w:t>[53]</w:t>
      </w:r>
      <w:r>
        <w:tab/>
        <w:t>Zeng A, Shen Z, Zhou J, et al. Increasing trend of scientists to switch between topics[J]. Nature Communications, 2019, 10(1): 3439.</w:t>
      </w:r>
    </w:p>
    <w:p w14:paraId="1730A180" w14:textId="77777777" w:rsidR="006E29A6" w:rsidRDefault="006E29A6" w:rsidP="006E29A6">
      <w:pPr>
        <w:pStyle w:val="ab"/>
      </w:pPr>
      <w:r>
        <w:t>[54]</w:t>
      </w:r>
      <w:r>
        <w:tab/>
        <w:t>Pramanik S, Gora S T, Sundaram R, et al. On the Migration of Researchers across Scientific Domains[J]. Proceedings of the International AAAI Conference on Web and Social Media, 2019, 13: 381-392.</w:t>
      </w:r>
    </w:p>
    <w:p w14:paraId="3FB06592" w14:textId="77777777" w:rsidR="006E29A6" w:rsidRDefault="006E29A6" w:rsidP="006E29A6">
      <w:pPr>
        <w:pStyle w:val="ab"/>
      </w:pPr>
      <w:r>
        <w:t>[55]</w:t>
      </w:r>
      <w:r>
        <w:tab/>
        <w:t>Huang S, Lu W, Bu Y, et al. Revisiting the exploration-exploitation behavior of scholars’ research topic selection: Evidence from a large-scale bibliographic database[J]. Information Processing &amp; Management, 2022, 59(6): 103110.</w:t>
      </w:r>
    </w:p>
    <w:p w14:paraId="6D35631C" w14:textId="77777777" w:rsidR="006E29A6" w:rsidRDefault="006E29A6" w:rsidP="006E29A6">
      <w:pPr>
        <w:pStyle w:val="ab"/>
      </w:pPr>
      <w:r>
        <w:t>[56]</w:t>
      </w:r>
      <w:r>
        <w:tab/>
        <w:t>Jia T, Wang D, Szymanski B K. Quantifying patterns of research-interest evolution[J]. Nature Human Behaviour, 2017, 1(4): 1-7.</w:t>
      </w:r>
    </w:p>
    <w:p w14:paraId="3428178B" w14:textId="77777777" w:rsidR="006E29A6" w:rsidRDefault="006E29A6" w:rsidP="006E29A6">
      <w:pPr>
        <w:pStyle w:val="ab"/>
      </w:pPr>
      <w:r>
        <w:lastRenderedPageBreak/>
        <w:t>[57]</w:t>
      </w:r>
      <w:r>
        <w:tab/>
        <w:t>Yu X, Szymanski B K, Jia T. Become a better you: Correlation between the change of research direction and the change of scientific performance[J]. Journal of Informetrics, 2021, 15(3): 101193.</w:t>
      </w:r>
    </w:p>
    <w:p w14:paraId="011BF868" w14:textId="77777777" w:rsidR="006E29A6" w:rsidRDefault="006E29A6" w:rsidP="006E29A6">
      <w:pPr>
        <w:pStyle w:val="ab"/>
      </w:pPr>
      <w:r>
        <w:t>[58]</w:t>
      </w:r>
      <w:r>
        <w:tab/>
        <w:t>Zeng A, Fan Y, Di Z, et al. Fresh teams are associated with original and multidisciplinary research[J]. Nature Human Behaviour, 2021, 5(10): 1314-1322.</w:t>
      </w:r>
    </w:p>
    <w:p w14:paraId="29155725" w14:textId="77777777" w:rsidR="006E29A6" w:rsidRDefault="006E29A6" w:rsidP="006E29A6">
      <w:pPr>
        <w:pStyle w:val="ab"/>
      </w:pPr>
      <w:r>
        <w:t>[59]</w:t>
      </w:r>
      <w:r>
        <w:tab/>
        <w:t>Chakraborty T, Tammana V, Ganguly N, et al. Understanding and modeling diverse scientific careers of researchers[J]. Journal of Informetrics, 2015, 9(1): 69-78.</w:t>
      </w:r>
    </w:p>
    <w:p w14:paraId="32BCE41C" w14:textId="77777777" w:rsidR="006E29A6" w:rsidRDefault="006E29A6" w:rsidP="006E29A6">
      <w:pPr>
        <w:pStyle w:val="ab"/>
      </w:pPr>
      <w:r>
        <w:t>[60]</w:t>
      </w:r>
      <w:r>
        <w:tab/>
        <w:t>Heiberger R H, Munoz-Najar Galvez S, McFarland D A. Facets of Specialization and Its Relation to Career Success: An Analysis of U.S. Sociology, 1980 to 2015[J]. American Sociological Review, 2021, 86(6): 1164-1192.</w:t>
      </w:r>
    </w:p>
    <w:p w14:paraId="1387D7F6" w14:textId="3E9D4EAA" w:rsidR="006E29A6" w:rsidRDefault="006E29A6" w:rsidP="006E29A6">
      <w:pPr>
        <w:pStyle w:val="ab"/>
      </w:pPr>
      <w:r>
        <w:t>[61]</w:t>
      </w:r>
      <w:r>
        <w:tab/>
        <w:t xml:space="preserve">Unger S, Erhard L, Wieczorek O, </w:t>
      </w:r>
      <w:r w:rsidR="0094024E">
        <w:rPr>
          <w:rFonts w:hint="eastAsia"/>
        </w:rPr>
        <w:t>e</w:t>
      </w:r>
      <w:r w:rsidR="0094024E">
        <w:t>t al</w:t>
      </w:r>
      <w:r>
        <w:t>. Benefits and detriments of interdisciplinarity on early career scientists’ performance. An author-level approach for U.S. physicists and psychologists[J]. PLOS ONE, 2022, 17(6): e0269991.</w:t>
      </w:r>
    </w:p>
    <w:p w14:paraId="5D74A2AA" w14:textId="77777777" w:rsidR="006E29A6" w:rsidRDefault="006E29A6" w:rsidP="006E29A6">
      <w:pPr>
        <w:pStyle w:val="ab"/>
      </w:pPr>
      <w:r>
        <w:t>[62]</w:t>
      </w:r>
      <w:r>
        <w:tab/>
        <w:t>Belkhouja M, Fattoum S, Yoon H (David). Does greater diversification increase individual productivity? The moderating effect of attention allocation[J]. Research Policy, 2021, 50(6): 104256.</w:t>
      </w:r>
    </w:p>
    <w:p w14:paraId="5E912EFB" w14:textId="77777777" w:rsidR="006E29A6" w:rsidRDefault="006E29A6" w:rsidP="006E29A6">
      <w:pPr>
        <w:pStyle w:val="ab"/>
      </w:pPr>
      <w:r>
        <w:t>[63]</w:t>
      </w:r>
      <w:r>
        <w:tab/>
        <w:t>Leahey E, Barringer S N. Universities’ commitment to interdisciplinary research: To what end?[J]. Research Policy, 2020, 49(2): 103910.</w:t>
      </w:r>
    </w:p>
    <w:p w14:paraId="02C445D4" w14:textId="77777777" w:rsidR="006E29A6" w:rsidRDefault="006E29A6" w:rsidP="006E29A6">
      <w:pPr>
        <w:pStyle w:val="ab"/>
      </w:pPr>
      <w:r>
        <w:t>[64]</w:t>
      </w:r>
      <w:r>
        <w:tab/>
        <w:t>Haeussler C, Sauermann H. Division of labor in collaborative knowledge production: The role of team size and interdisciplinarity[J]. Research Policy, 2020, 49(6): 103987.</w:t>
      </w:r>
    </w:p>
    <w:p w14:paraId="3EB7860C" w14:textId="77777777" w:rsidR="006E29A6" w:rsidRDefault="006E29A6" w:rsidP="006E29A6">
      <w:pPr>
        <w:pStyle w:val="ab"/>
      </w:pPr>
      <w:r>
        <w:t>[65]</w:t>
      </w:r>
      <w:r>
        <w:tab/>
        <w:t>Wang J, Thijs B, Glänzel W. Interdisciplinarity and Impact: Distinct Effects of Variety, Balance, and Disparity[J]. PLOS ONE, 2015, 10(5): e0127298.</w:t>
      </w:r>
    </w:p>
    <w:p w14:paraId="219E3E66" w14:textId="77777777" w:rsidR="006E29A6" w:rsidRDefault="006E29A6" w:rsidP="006E29A6">
      <w:pPr>
        <w:pStyle w:val="ab"/>
      </w:pPr>
      <w:r>
        <w:t>[66]</w:t>
      </w:r>
      <w:r>
        <w:tab/>
        <w:t>Sulik J, Bahrami B, Deroy O. The diversity gap: when diversity matters for knowledge[J]. Perspectives on Psychological Science, 2022, 17(3): 752-767.</w:t>
      </w:r>
    </w:p>
    <w:p w14:paraId="4ECC96D6" w14:textId="77777777" w:rsidR="006E29A6" w:rsidRDefault="006E29A6" w:rsidP="006E29A6">
      <w:pPr>
        <w:pStyle w:val="ab"/>
      </w:pPr>
      <w:r>
        <w:t>[67]</w:t>
      </w:r>
      <w:r>
        <w:tab/>
        <w:t>Zhang L, Sun B, Jiang L, et al. On the relationship between interdisciplinarity and impact: Distinct effects on academic and broader impact[J]. Research Evaluation, 2021, 30(3): 256-268.</w:t>
      </w:r>
    </w:p>
    <w:p w14:paraId="19C36A09" w14:textId="77777777" w:rsidR="006E29A6" w:rsidRDefault="006E29A6" w:rsidP="006E29A6">
      <w:pPr>
        <w:pStyle w:val="ab"/>
      </w:pPr>
      <w:r>
        <w:t>[68]</w:t>
      </w:r>
      <w:r>
        <w:tab/>
        <w:t>Abramo G, D’Angelo C A, Di Costa F. Diversification versus specialization in scientific research: Which strategy pays off?[J]. Technovation, 2019, 82-83: 51-57.</w:t>
      </w:r>
    </w:p>
    <w:p w14:paraId="78C78A06" w14:textId="77777777" w:rsidR="006E29A6" w:rsidRDefault="006E29A6" w:rsidP="006E29A6">
      <w:pPr>
        <w:pStyle w:val="ab"/>
      </w:pPr>
      <w:r>
        <w:t>[69]</w:t>
      </w:r>
      <w:r>
        <w:tab/>
        <w:t>Smaldino P E, O’Connor C. Interdisciplinarity can aid the spread of better methods between scientific communities[J]. Collective Intelligence, 2022, 1(2): 26339137221131816.</w:t>
      </w:r>
    </w:p>
    <w:p w14:paraId="1A06EF35" w14:textId="77777777" w:rsidR="006E29A6" w:rsidRDefault="006E29A6" w:rsidP="006E29A6">
      <w:pPr>
        <w:pStyle w:val="ab"/>
      </w:pPr>
      <w:r>
        <w:t>[70]</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171394CE" w14:textId="77777777" w:rsidR="006E29A6" w:rsidRDefault="006E29A6" w:rsidP="006E29A6">
      <w:pPr>
        <w:pStyle w:val="ab"/>
      </w:pPr>
      <w:r>
        <w:lastRenderedPageBreak/>
        <w:t>[71]</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6540606D" w14:textId="77777777" w:rsidR="006E29A6" w:rsidRDefault="006E29A6" w:rsidP="006E29A6">
      <w:pPr>
        <w:pStyle w:val="ab"/>
      </w:pPr>
      <w:r>
        <w:t>[72]</w:t>
      </w:r>
      <w:r>
        <w:tab/>
        <w:t>Petersen A M, Ahmed M E, Pavlidis I. Grand challenges and emergent modes of convergence science[J]. Humanities and Social Sciences Communications, 2021, 8(1): 194.</w:t>
      </w:r>
    </w:p>
    <w:p w14:paraId="7090243F" w14:textId="71E338EC" w:rsidR="000079D5" w:rsidRDefault="00871C35">
      <w:pPr>
        <w:rPr>
          <w:rFonts w:cs="Times New Roman"/>
        </w:rPr>
      </w:pPr>
      <w:r w:rsidRPr="00B04F9C">
        <w:rPr>
          <w:rFonts w:cs="Times New Roman"/>
        </w:rPr>
        <w:fldChar w:fldCharType="end"/>
      </w:r>
    </w:p>
    <w:sectPr w:rsidR="000079D5" w:rsidSect="00CF745B">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66A79" w14:textId="77777777" w:rsidR="00097257" w:rsidRDefault="00097257" w:rsidP="00FF1F60">
      <w:r>
        <w:separator/>
      </w:r>
    </w:p>
  </w:endnote>
  <w:endnote w:type="continuationSeparator" w:id="0">
    <w:p w14:paraId="17EB92CA" w14:textId="77777777" w:rsidR="00097257" w:rsidRDefault="0009725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85639" w14:textId="77777777" w:rsidR="00097257" w:rsidRDefault="00097257" w:rsidP="00FF1F60">
      <w:r>
        <w:separator/>
      </w:r>
    </w:p>
  </w:footnote>
  <w:footnote w:type="continuationSeparator" w:id="0">
    <w:p w14:paraId="725B90CD" w14:textId="77777777" w:rsidR="00097257" w:rsidRDefault="00097257" w:rsidP="00FF1F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4086"/>
    <w:rsid w:val="0000494A"/>
    <w:rsid w:val="0000551B"/>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58"/>
    <w:rsid w:val="00017746"/>
    <w:rsid w:val="00017DCA"/>
    <w:rsid w:val="0002031E"/>
    <w:rsid w:val="0002059F"/>
    <w:rsid w:val="00020BD8"/>
    <w:rsid w:val="00020EB9"/>
    <w:rsid w:val="00021A50"/>
    <w:rsid w:val="0002218B"/>
    <w:rsid w:val="0002242C"/>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6DF3"/>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7439"/>
    <w:rsid w:val="000804F8"/>
    <w:rsid w:val="00080664"/>
    <w:rsid w:val="000806D4"/>
    <w:rsid w:val="00080C84"/>
    <w:rsid w:val="00081178"/>
    <w:rsid w:val="00082319"/>
    <w:rsid w:val="00082454"/>
    <w:rsid w:val="0008250B"/>
    <w:rsid w:val="00082B8F"/>
    <w:rsid w:val="000830C4"/>
    <w:rsid w:val="00083406"/>
    <w:rsid w:val="000837C3"/>
    <w:rsid w:val="00083DC4"/>
    <w:rsid w:val="00083F34"/>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C2B"/>
    <w:rsid w:val="00097257"/>
    <w:rsid w:val="0009738E"/>
    <w:rsid w:val="000A0188"/>
    <w:rsid w:val="000A05D9"/>
    <w:rsid w:val="000A0786"/>
    <w:rsid w:val="000A166F"/>
    <w:rsid w:val="000A1F3D"/>
    <w:rsid w:val="000A2006"/>
    <w:rsid w:val="000A2B6C"/>
    <w:rsid w:val="000A2C7D"/>
    <w:rsid w:val="000A3103"/>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10D7"/>
    <w:rsid w:val="000E1356"/>
    <w:rsid w:val="000E1AD3"/>
    <w:rsid w:val="000E1F71"/>
    <w:rsid w:val="000E25A4"/>
    <w:rsid w:val="000E2C20"/>
    <w:rsid w:val="000E31ED"/>
    <w:rsid w:val="000E3595"/>
    <w:rsid w:val="000E3C33"/>
    <w:rsid w:val="000E3FEF"/>
    <w:rsid w:val="000E48BF"/>
    <w:rsid w:val="000E4954"/>
    <w:rsid w:val="000E49C6"/>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10C3A"/>
    <w:rsid w:val="00110C5A"/>
    <w:rsid w:val="00110E60"/>
    <w:rsid w:val="00110E9F"/>
    <w:rsid w:val="001112A5"/>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C5"/>
    <w:rsid w:val="00134462"/>
    <w:rsid w:val="00134691"/>
    <w:rsid w:val="001358D7"/>
    <w:rsid w:val="00135A16"/>
    <w:rsid w:val="001362D1"/>
    <w:rsid w:val="00140180"/>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402C"/>
    <w:rsid w:val="00164165"/>
    <w:rsid w:val="00164220"/>
    <w:rsid w:val="0016471D"/>
    <w:rsid w:val="00164820"/>
    <w:rsid w:val="0016485C"/>
    <w:rsid w:val="00164885"/>
    <w:rsid w:val="00165518"/>
    <w:rsid w:val="0016554B"/>
    <w:rsid w:val="00165F54"/>
    <w:rsid w:val="001661FA"/>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2C7F"/>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7018"/>
    <w:rsid w:val="001A7055"/>
    <w:rsid w:val="001A71BF"/>
    <w:rsid w:val="001A7A35"/>
    <w:rsid w:val="001B03BD"/>
    <w:rsid w:val="001B04D7"/>
    <w:rsid w:val="001B0550"/>
    <w:rsid w:val="001B12E7"/>
    <w:rsid w:val="001B1EFA"/>
    <w:rsid w:val="001B2690"/>
    <w:rsid w:val="001B278F"/>
    <w:rsid w:val="001B27C6"/>
    <w:rsid w:val="001B29C2"/>
    <w:rsid w:val="001B29EF"/>
    <w:rsid w:val="001B2BEA"/>
    <w:rsid w:val="001B2EF7"/>
    <w:rsid w:val="001B3D71"/>
    <w:rsid w:val="001B3EC4"/>
    <w:rsid w:val="001B40F9"/>
    <w:rsid w:val="001B42DF"/>
    <w:rsid w:val="001B4480"/>
    <w:rsid w:val="001B4903"/>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E7F"/>
    <w:rsid w:val="001E08B8"/>
    <w:rsid w:val="001E12D3"/>
    <w:rsid w:val="001E25E7"/>
    <w:rsid w:val="001E2A7E"/>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879"/>
    <w:rsid w:val="00210D97"/>
    <w:rsid w:val="00210F3A"/>
    <w:rsid w:val="002114A5"/>
    <w:rsid w:val="0021199B"/>
    <w:rsid w:val="00211D0C"/>
    <w:rsid w:val="00211F41"/>
    <w:rsid w:val="002124C1"/>
    <w:rsid w:val="0021253D"/>
    <w:rsid w:val="0021282A"/>
    <w:rsid w:val="0021292E"/>
    <w:rsid w:val="00213013"/>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411"/>
    <w:rsid w:val="00226C29"/>
    <w:rsid w:val="002271FD"/>
    <w:rsid w:val="00227273"/>
    <w:rsid w:val="0022729C"/>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7235"/>
    <w:rsid w:val="00247BAA"/>
    <w:rsid w:val="00247CB5"/>
    <w:rsid w:val="00247FD0"/>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40DA"/>
    <w:rsid w:val="002847BF"/>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1584"/>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951"/>
    <w:rsid w:val="002B518E"/>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F0090"/>
    <w:rsid w:val="002F05DD"/>
    <w:rsid w:val="002F0AA1"/>
    <w:rsid w:val="002F0F52"/>
    <w:rsid w:val="002F122E"/>
    <w:rsid w:val="002F14DF"/>
    <w:rsid w:val="002F1957"/>
    <w:rsid w:val="002F21A0"/>
    <w:rsid w:val="002F2384"/>
    <w:rsid w:val="002F25B8"/>
    <w:rsid w:val="002F28C3"/>
    <w:rsid w:val="002F29D2"/>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41C4"/>
    <w:rsid w:val="003243D4"/>
    <w:rsid w:val="0032462B"/>
    <w:rsid w:val="00324B1D"/>
    <w:rsid w:val="00324C82"/>
    <w:rsid w:val="00325033"/>
    <w:rsid w:val="00325347"/>
    <w:rsid w:val="00326555"/>
    <w:rsid w:val="00326C55"/>
    <w:rsid w:val="00327188"/>
    <w:rsid w:val="003272DC"/>
    <w:rsid w:val="00327592"/>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51B5"/>
    <w:rsid w:val="00335223"/>
    <w:rsid w:val="0033528D"/>
    <w:rsid w:val="003358C7"/>
    <w:rsid w:val="00335CAB"/>
    <w:rsid w:val="00335CFB"/>
    <w:rsid w:val="00335E33"/>
    <w:rsid w:val="00336431"/>
    <w:rsid w:val="00336855"/>
    <w:rsid w:val="00336B6B"/>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B6A"/>
    <w:rsid w:val="00350D77"/>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742E"/>
    <w:rsid w:val="00357B56"/>
    <w:rsid w:val="00357BAC"/>
    <w:rsid w:val="00357BFC"/>
    <w:rsid w:val="00360214"/>
    <w:rsid w:val="003603DA"/>
    <w:rsid w:val="003611BE"/>
    <w:rsid w:val="003614EB"/>
    <w:rsid w:val="00361A78"/>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AEE"/>
    <w:rsid w:val="003960F5"/>
    <w:rsid w:val="003965F3"/>
    <w:rsid w:val="00396E61"/>
    <w:rsid w:val="00396E77"/>
    <w:rsid w:val="00397192"/>
    <w:rsid w:val="003975A6"/>
    <w:rsid w:val="00397954"/>
    <w:rsid w:val="00397C05"/>
    <w:rsid w:val="003A0B66"/>
    <w:rsid w:val="003A1980"/>
    <w:rsid w:val="003A21AB"/>
    <w:rsid w:val="003A2A3B"/>
    <w:rsid w:val="003A2E17"/>
    <w:rsid w:val="003A3843"/>
    <w:rsid w:val="003A3AA3"/>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CCE"/>
    <w:rsid w:val="003C56DD"/>
    <w:rsid w:val="003C588D"/>
    <w:rsid w:val="003C5AAF"/>
    <w:rsid w:val="003C5FD5"/>
    <w:rsid w:val="003C6746"/>
    <w:rsid w:val="003C6B87"/>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78F7"/>
    <w:rsid w:val="003E79F6"/>
    <w:rsid w:val="003F062F"/>
    <w:rsid w:val="003F078D"/>
    <w:rsid w:val="003F0A22"/>
    <w:rsid w:val="003F0AF1"/>
    <w:rsid w:val="003F0E64"/>
    <w:rsid w:val="003F1775"/>
    <w:rsid w:val="003F17D0"/>
    <w:rsid w:val="003F4E6D"/>
    <w:rsid w:val="003F530D"/>
    <w:rsid w:val="003F532A"/>
    <w:rsid w:val="003F534A"/>
    <w:rsid w:val="003F568B"/>
    <w:rsid w:val="003F70F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3817"/>
    <w:rsid w:val="00413BA6"/>
    <w:rsid w:val="0041414E"/>
    <w:rsid w:val="004144B8"/>
    <w:rsid w:val="00415B74"/>
    <w:rsid w:val="00416358"/>
    <w:rsid w:val="00416A10"/>
    <w:rsid w:val="00416CA1"/>
    <w:rsid w:val="00417540"/>
    <w:rsid w:val="00417768"/>
    <w:rsid w:val="00417C5F"/>
    <w:rsid w:val="004200A4"/>
    <w:rsid w:val="00420531"/>
    <w:rsid w:val="004205C7"/>
    <w:rsid w:val="00420BDF"/>
    <w:rsid w:val="00420D7D"/>
    <w:rsid w:val="004213A7"/>
    <w:rsid w:val="00421772"/>
    <w:rsid w:val="004221E5"/>
    <w:rsid w:val="00422323"/>
    <w:rsid w:val="004226EA"/>
    <w:rsid w:val="00422714"/>
    <w:rsid w:val="00422DFD"/>
    <w:rsid w:val="004237F6"/>
    <w:rsid w:val="00423B76"/>
    <w:rsid w:val="00423E8D"/>
    <w:rsid w:val="004242BA"/>
    <w:rsid w:val="00424395"/>
    <w:rsid w:val="00424B95"/>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5C"/>
    <w:rsid w:val="00443EBC"/>
    <w:rsid w:val="00444490"/>
    <w:rsid w:val="00444696"/>
    <w:rsid w:val="004449D5"/>
    <w:rsid w:val="004454EF"/>
    <w:rsid w:val="00445699"/>
    <w:rsid w:val="00445EC5"/>
    <w:rsid w:val="0044636F"/>
    <w:rsid w:val="00446DBF"/>
    <w:rsid w:val="0044729E"/>
    <w:rsid w:val="00447FBF"/>
    <w:rsid w:val="00450001"/>
    <w:rsid w:val="00450A30"/>
    <w:rsid w:val="00450D3E"/>
    <w:rsid w:val="00451A96"/>
    <w:rsid w:val="00452140"/>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EDE"/>
    <w:rsid w:val="004662EE"/>
    <w:rsid w:val="00466E7F"/>
    <w:rsid w:val="0046730E"/>
    <w:rsid w:val="004678E2"/>
    <w:rsid w:val="0046798B"/>
    <w:rsid w:val="00470245"/>
    <w:rsid w:val="00470356"/>
    <w:rsid w:val="004706AD"/>
    <w:rsid w:val="00470779"/>
    <w:rsid w:val="00470880"/>
    <w:rsid w:val="00470B3F"/>
    <w:rsid w:val="0047116B"/>
    <w:rsid w:val="00471718"/>
    <w:rsid w:val="00471AC9"/>
    <w:rsid w:val="00471DC6"/>
    <w:rsid w:val="00471E18"/>
    <w:rsid w:val="0047215A"/>
    <w:rsid w:val="004735A9"/>
    <w:rsid w:val="00473B21"/>
    <w:rsid w:val="00473EE7"/>
    <w:rsid w:val="0047493A"/>
    <w:rsid w:val="004757D5"/>
    <w:rsid w:val="00475AEA"/>
    <w:rsid w:val="00475C94"/>
    <w:rsid w:val="004768BE"/>
    <w:rsid w:val="00476974"/>
    <w:rsid w:val="00476A42"/>
    <w:rsid w:val="00476B05"/>
    <w:rsid w:val="00476C11"/>
    <w:rsid w:val="004773CC"/>
    <w:rsid w:val="0048024E"/>
    <w:rsid w:val="004806F3"/>
    <w:rsid w:val="00480AE3"/>
    <w:rsid w:val="0048115B"/>
    <w:rsid w:val="0048162E"/>
    <w:rsid w:val="00481886"/>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E6"/>
    <w:rsid w:val="004F1DB6"/>
    <w:rsid w:val="004F1E45"/>
    <w:rsid w:val="004F2391"/>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A21"/>
    <w:rsid w:val="00581FE3"/>
    <w:rsid w:val="0058242B"/>
    <w:rsid w:val="005825DF"/>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E8C"/>
    <w:rsid w:val="00596F42"/>
    <w:rsid w:val="005A18E9"/>
    <w:rsid w:val="005A1B38"/>
    <w:rsid w:val="005A1C2B"/>
    <w:rsid w:val="005A26BE"/>
    <w:rsid w:val="005A2707"/>
    <w:rsid w:val="005A2CDC"/>
    <w:rsid w:val="005A3325"/>
    <w:rsid w:val="005A3501"/>
    <w:rsid w:val="005A369A"/>
    <w:rsid w:val="005A3F22"/>
    <w:rsid w:val="005A46B9"/>
    <w:rsid w:val="005A50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D4E"/>
    <w:rsid w:val="005C6160"/>
    <w:rsid w:val="005C63E4"/>
    <w:rsid w:val="005C6911"/>
    <w:rsid w:val="005C6B6F"/>
    <w:rsid w:val="005C7113"/>
    <w:rsid w:val="005C76D1"/>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625E"/>
    <w:rsid w:val="005D6511"/>
    <w:rsid w:val="005D6BC7"/>
    <w:rsid w:val="005D6D0E"/>
    <w:rsid w:val="005D6FFD"/>
    <w:rsid w:val="005D7771"/>
    <w:rsid w:val="005D7BD2"/>
    <w:rsid w:val="005E02B1"/>
    <w:rsid w:val="005E0760"/>
    <w:rsid w:val="005E114A"/>
    <w:rsid w:val="005E1161"/>
    <w:rsid w:val="005E123D"/>
    <w:rsid w:val="005E208E"/>
    <w:rsid w:val="005E29D3"/>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7CB"/>
    <w:rsid w:val="005F6835"/>
    <w:rsid w:val="005F6CC2"/>
    <w:rsid w:val="005F6D04"/>
    <w:rsid w:val="005F75F2"/>
    <w:rsid w:val="005F7AB1"/>
    <w:rsid w:val="00600053"/>
    <w:rsid w:val="00600526"/>
    <w:rsid w:val="00600B8B"/>
    <w:rsid w:val="00601864"/>
    <w:rsid w:val="006029C1"/>
    <w:rsid w:val="00602A9A"/>
    <w:rsid w:val="00603300"/>
    <w:rsid w:val="0060370F"/>
    <w:rsid w:val="00603B56"/>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237E"/>
    <w:rsid w:val="006529AF"/>
    <w:rsid w:val="00652E97"/>
    <w:rsid w:val="00653194"/>
    <w:rsid w:val="006537DB"/>
    <w:rsid w:val="00653A5B"/>
    <w:rsid w:val="00653F15"/>
    <w:rsid w:val="0065407F"/>
    <w:rsid w:val="0065416F"/>
    <w:rsid w:val="0065466D"/>
    <w:rsid w:val="00654BDF"/>
    <w:rsid w:val="00654E15"/>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BAC"/>
    <w:rsid w:val="006702C0"/>
    <w:rsid w:val="006704D7"/>
    <w:rsid w:val="00670882"/>
    <w:rsid w:val="00670D97"/>
    <w:rsid w:val="006711B0"/>
    <w:rsid w:val="00671416"/>
    <w:rsid w:val="0067161F"/>
    <w:rsid w:val="00671F24"/>
    <w:rsid w:val="00672039"/>
    <w:rsid w:val="006724A6"/>
    <w:rsid w:val="00672911"/>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2DE9"/>
    <w:rsid w:val="006D455F"/>
    <w:rsid w:val="006D4664"/>
    <w:rsid w:val="006D4779"/>
    <w:rsid w:val="006D4897"/>
    <w:rsid w:val="006D48F4"/>
    <w:rsid w:val="006D4D35"/>
    <w:rsid w:val="006D501E"/>
    <w:rsid w:val="006D5451"/>
    <w:rsid w:val="006D5828"/>
    <w:rsid w:val="006D59A0"/>
    <w:rsid w:val="006D6464"/>
    <w:rsid w:val="006D6598"/>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74E"/>
    <w:rsid w:val="006E599E"/>
    <w:rsid w:val="006E5A8A"/>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70DC"/>
    <w:rsid w:val="006F71E4"/>
    <w:rsid w:val="006F7373"/>
    <w:rsid w:val="006F7D65"/>
    <w:rsid w:val="007008E0"/>
    <w:rsid w:val="00700CC8"/>
    <w:rsid w:val="007011F1"/>
    <w:rsid w:val="00701A42"/>
    <w:rsid w:val="00701C4B"/>
    <w:rsid w:val="00702161"/>
    <w:rsid w:val="00703C03"/>
    <w:rsid w:val="00703D0F"/>
    <w:rsid w:val="00703ED6"/>
    <w:rsid w:val="00703FA6"/>
    <w:rsid w:val="0070470B"/>
    <w:rsid w:val="0070485B"/>
    <w:rsid w:val="00704E91"/>
    <w:rsid w:val="00705889"/>
    <w:rsid w:val="00705DEC"/>
    <w:rsid w:val="00706768"/>
    <w:rsid w:val="00706F61"/>
    <w:rsid w:val="00707904"/>
    <w:rsid w:val="00707958"/>
    <w:rsid w:val="00707F6F"/>
    <w:rsid w:val="00710889"/>
    <w:rsid w:val="0071098C"/>
    <w:rsid w:val="007112C3"/>
    <w:rsid w:val="00711F88"/>
    <w:rsid w:val="0071250B"/>
    <w:rsid w:val="007125E4"/>
    <w:rsid w:val="007128D2"/>
    <w:rsid w:val="0071296B"/>
    <w:rsid w:val="0071322F"/>
    <w:rsid w:val="007146A5"/>
    <w:rsid w:val="0071496E"/>
    <w:rsid w:val="00715883"/>
    <w:rsid w:val="00715B2B"/>
    <w:rsid w:val="007175DA"/>
    <w:rsid w:val="00720FC6"/>
    <w:rsid w:val="00721877"/>
    <w:rsid w:val="007219BF"/>
    <w:rsid w:val="007223BE"/>
    <w:rsid w:val="007225AF"/>
    <w:rsid w:val="007227D7"/>
    <w:rsid w:val="007228CE"/>
    <w:rsid w:val="00723141"/>
    <w:rsid w:val="00723298"/>
    <w:rsid w:val="0072339D"/>
    <w:rsid w:val="00723460"/>
    <w:rsid w:val="0072427A"/>
    <w:rsid w:val="00724550"/>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5B8"/>
    <w:rsid w:val="00733D58"/>
    <w:rsid w:val="007346F1"/>
    <w:rsid w:val="00734D91"/>
    <w:rsid w:val="00735009"/>
    <w:rsid w:val="00735A75"/>
    <w:rsid w:val="00737044"/>
    <w:rsid w:val="007375CA"/>
    <w:rsid w:val="00737A32"/>
    <w:rsid w:val="00737BEE"/>
    <w:rsid w:val="00740086"/>
    <w:rsid w:val="0074024D"/>
    <w:rsid w:val="007404EB"/>
    <w:rsid w:val="00740E5B"/>
    <w:rsid w:val="007417A5"/>
    <w:rsid w:val="007419E6"/>
    <w:rsid w:val="00741A4C"/>
    <w:rsid w:val="00742492"/>
    <w:rsid w:val="00742851"/>
    <w:rsid w:val="00744047"/>
    <w:rsid w:val="007443C4"/>
    <w:rsid w:val="00744BA7"/>
    <w:rsid w:val="00744F2A"/>
    <w:rsid w:val="007456B4"/>
    <w:rsid w:val="007458B0"/>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1316"/>
    <w:rsid w:val="00772059"/>
    <w:rsid w:val="00772534"/>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C99"/>
    <w:rsid w:val="0078004F"/>
    <w:rsid w:val="00780192"/>
    <w:rsid w:val="0078036E"/>
    <w:rsid w:val="00780548"/>
    <w:rsid w:val="007806BC"/>
    <w:rsid w:val="007808ED"/>
    <w:rsid w:val="00780AB3"/>
    <w:rsid w:val="007810C3"/>
    <w:rsid w:val="0078173B"/>
    <w:rsid w:val="00782376"/>
    <w:rsid w:val="007829F9"/>
    <w:rsid w:val="00782B6E"/>
    <w:rsid w:val="007831A3"/>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65B5"/>
    <w:rsid w:val="00796717"/>
    <w:rsid w:val="00796B4C"/>
    <w:rsid w:val="00796BB3"/>
    <w:rsid w:val="00797371"/>
    <w:rsid w:val="007A0E5C"/>
    <w:rsid w:val="007A0F8B"/>
    <w:rsid w:val="007A12B9"/>
    <w:rsid w:val="007A2A08"/>
    <w:rsid w:val="007A2DAB"/>
    <w:rsid w:val="007A2F7A"/>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BF5"/>
    <w:rsid w:val="007C5497"/>
    <w:rsid w:val="007C5D67"/>
    <w:rsid w:val="007C6034"/>
    <w:rsid w:val="007C60B6"/>
    <w:rsid w:val="007C6821"/>
    <w:rsid w:val="007C6E53"/>
    <w:rsid w:val="007C6E72"/>
    <w:rsid w:val="007C72CD"/>
    <w:rsid w:val="007C72D5"/>
    <w:rsid w:val="007C7A6E"/>
    <w:rsid w:val="007C7F97"/>
    <w:rsid w:val="007D0C15"/>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7A8B"/>
    <w:rsid w:val="007F7D29"/>
    <w:rsid w:val="007F7D67"/>
    <w:rsid w:val="008003D7"/>
    <w:rsid w:val="00800A15"/>
    <w:rsid w:val="00800E8F"/>
    <w:rsid w:val="008011C0"/>
    <w:rsid w:val="00801EDE"/>
    <w:rsid w:val="00802CEA"/>
    <w:rsid w:val="00802D38"/>
    <w:rsid w:val="008031C7"/>
    <w:rsid w:val="008037D9"/>
    <w:rsid w:val="008049B5"/>
    <w:rsid w:val="00804C05"/>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3B8"/>
    <w:rsid w:val="0082241E"/>
    <w:rsid w:val="008228D1"/>
    <w:rsid w:val="00822F9F"/>
    <w:rsid w:val="00823132"/>
    <w:rsid w:val="008231DA"/>
    <w:rsid w:val="00823B71"/>
    <w:rsid w:val="00823C24"/>
    <w:rsid w:val="0082416E"/>
    <w:rsid w:val="0082566C"/>
    <w:rsid w:val="00825CFD"/>
    <w:rsid w:val="0082675A"/>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6E5"/>
    <w:rsid w:val="00847A52"/>
    <w:rsid w:val="00847A60"/>
    <w:rsid w:val="008500EF"/>
    <w:rsid w:val="0085064F"/>
    <w:rsid w:val="0085228F"/>
    <w:rsid w:val="00853052"/>
    <w:rsid w:val="00853A32"/>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F9F"/>
    <w:rsid w:val="0088086B"/>
    <w:rsid w:val="008809FD"/>
    <w:rsid w:val="00880A97"/>
    <w:rsid w:val="00881422"/>
    <w:rsid w:val="008814DE"/>
    <w:rsid w:val="0088159C"/>
    <w:rsid w:val="00881A16"/>
    <w:rsid w:val="00882868"/>
    <w:rsid w:val="00882D83"/>
    <w:rsid w:val="008843A1"/>
    <w:rsid w:val="0088468F"/>
    <w:rsid w:val="00884762"/>
    <w:rsid w:val="00884B35"/>
    <w:rsid w:val="00884BEF"/>
    <w:rsid w:val="00884EFA"/>
    <w:rsid w:val="008857B8"/>
    <w:rsid w:val="008864DA"/>
    <w:rsid w:val="00887189"/>
    <w:rsid w:val="0088788E"/>
    <w:rsid w:val="00887AE2"/>
    <w:rsid w:val="00890465"/>
    <w:rsid w:val="0089065B"/>
    <w:rsid w:val="0089068F"/>
    <w:rsid w:val="00890C33"/>
    <w:rsid w:val="00890DB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E7B"/>
    <w:rsid w:val="008C264D"/>
    <w:rsid w:val="008C29E3"/>
    <w:rsid w:val="008C2A66"/>
    <w:rsid w:val="008C2B94"/>
    <w:rsid w:val="008C2F35"/>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D7A"/>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77F"/>
    <w:rsid w:val="008E69F9"/>
    <w:rsid w:val="008E6CC5"/>
    <w:rsid w:val="008E6D3E"/>
    <w:rsid w:val="008E6DB0"/>
    <w:rsid w:val="008E7C20"/>
    <w:rsid w:val="008E7D52"/>
    <w:rsid w:val="008F0251"/>
    <w:rsid w:val="008F0C9D"/>
    <w:rsid w:val="008F14DE"/>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B70"/>
    <w:rsid w:val="008F5101"/>
    <w:rsid w:val="008F51C8"/>
    <w:rsid w:val="008F5560"/>
    <w:rsid w:val="008F56A2"/>
    <w:rsid w:val="008F5A32"/>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EA2"/>
    <w:rsid w:val="0091224D"/>
    <w:rsid w:val="00912492"/>
    <w:rsid w:val="00912D40"/>
    <w:rsid w:val="00913139"/>
    <w:rsid w:val="009131B3"/>
    <w:rsid w:val="0091382C"/>
    <w:rsid w:val="00914586"/>
    <w:rsid w:val="0091477F"/>
    <w:rsid w:val="00914D99"/>
    <w:rsid w:val="00915077"/>
    <w:rsid w:val="00915782"/>
    <w:rsid w:val="00915B03"/>
    <w:rsid w:val="00915D47"/>
    <w:rsid w:val="00915EF7"/>
    <w:rsid w:val="00916D78"/>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1783"/>
    <w:rsid w:val="00941AD1"/>
    <w:rsid w:val="00941B6E"/>
    <w:rsid w:val="0094219D"/>
    <w:rsid w:val="00942B27"/>
    <w:rsid w:val="00943752"/>
    <w:rsid w:val="009439C1"/>
    <w:rsid w:val="00943B6A"/>
    <w:rsid w:val="0094436F"/>
    <w:rsid w:val="009445B7"/>
    <w:rsid w:val="009447E2"/>
    <w:rsid w:val="009453A8"/>
    <w:rsid w:val="00945BB2"/>
    <w:rsid w:val="00945E49"/>
    <w:rsid w:val="009462D6"/>
    <w:rsid w:val="00946A10"/>
    <w:rsid w:val="00946A30"/>
    <w:rsid w:val="00946B04"/>
    <w:rsid w:val="00946C0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CAA"/>
    <w:rsid w:val="0096222E"/>
    <w:rsid w:val="0096273D"/>
    <w:rsid w:val="00962A12"/>
    <w:rsid w:val="00962D45"/>
    <w:rsid w:val="00962EE2"/>
    <w:rsid w:val="00963CBC"/>
    <w:rsid w:val="0096429E"/>
    <w:rsid w:val="0096489D"/>
    <w:rsid w:val="00965494"/>
    <w:rsid w:val="009658E8"/>
    <w:rsid w:val="009660A8"/>
    <w:rsid w:val="009661A4"/>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42"/>
    <w:rsid w:val="009A1D14"/>
    <w:rsid w:val="009A276A"/>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511C"/>
    <w:rsid w:val="009B51F0"/>
    <w:rsid w:val="009B5891"/>
    <w:rsid w:val="009B6081"/>
    <w:rsid w:val="009B643C"/>
    <w:rsid w:val="009B6CD6"/>
    <w:rsid w:val="009B70F1"/>
    <w:rsid w:val="009B72BD"/>
    <w:rsid w:val="009B768D"/>
    <w:rsid w:val="009B78B7"/>
    <w:rsid w:val="009C0154"/>
    <w:rsid w:val="009C0401"/>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554"/>
    <w:rsid w:val="009D4848"/>
    <w:rsid w:val="009D4F90"/>
    <w:rsid w:val="009D6578"/>
    <w:rsid w:val="009D762C"/>
    <w:rsid w:val="009D7F0A"/>
    <w:rsid w:val="009E00A8"/>
    <w:rsid w:val="009E0167"/>
    <w:rsid w:val="009E06EC"/>
    <w:rsid w:val="009E1E12"/>
    <w:rsid w:val="009E2F53"/>
    <w:rsid w:val="009E3C13"/>
    <w:rsid w:val="009E3CEA"/>
    <w:rsid w:val="009E3FED"/>
    <w:rsid w:val="009E4265"/>
    <w:rsid w:val="009E43B4"/>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A8"/>
    <w:rsid w:val="00A33915"/>
    <w:rsid w:val="00A33BAC"/>
    <w:rsid w:val="00A35BFE"/>
    <w:rsid w:val="00A35F38"/>
    <w:rsid w:val="00A3610B"/>
    <w:rsid w:val="00A3652E"/>
    <w:rsid w:val="00A36A53"/>
    <w:rsid w:val="00A37470"/>
    <w:rsid w:val="00A3750F"/>
    <w:rsid w:val="00A37776"/>
    <w:rsid w:val="00A405BE"/>
    <w:rsid w:val="00A40621"/>
    <w:rsid w:val="00A41939"/>
    <w:rsid w:val="00A41E82"/>
    <w:rsid w:val="00A42687"/>
    <w:rsid w:val="00A42A6D"/>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3249"/>
    <w:rsid w:val="00A53299"/>
    <w:rsid w:val="00A534D6"/>
    <w:rsid w:val="00A53AC9"/>
    <w:rsid w:val="00A53BBC"/>
    <w:rsid w:val="00A53D6C"/>
    <w:rsid w:val="00A5480B"/>
    <w:rsid w:val="00A54DB1"/>
    <w:rsid w:val="00A54FCC"/>
    <w:rsid w:val="00A553DA"/>
    <w:rsid w:val="00A55AA1"/>
    <w:rsid w:val="00A561ED"/>
    <w:rsid w:val="00A5625B"/>
    <w:rsid w:val="00A563A9"/>
    <w:rsid w:val="00A563D4"/>
    <w:rsid w:val="00A56856"/>
    <w:rsid w:val="00A56E5E"/>
    <w:rsid w:val="00A574C3"/>
    <w:rsid w:val="00A5791F"/>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43A"/>
    <w:rsid w:val="00A728A7"/>
    <w:rsid w:val="00A72A75"/>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A13"/>
    <w:rsid w:val="00A82B9E"/>
    <w:rsid w:val="00A83252"/>
    <w:rsid w:val="00A8331F"/>
    <w:rsid w:val="00A8382E"/>
    <w:rsid w:val="00A83F98"/>
    <w:rsid w:val="00A84605"/>
    <w:rsid w:val="00A84813"/>
    <w:rsid w:val="00A84E71"/>
    <w:rsid w:val="00A85608"/>
    <w:rsid w:val="00A85BF3"/>
    <w:rsid w:val="00A85D67"/>
    <w:rsid w:val="00A866F0"/>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65E"/>
    <w:rsid w:val="00AC7BC6"/>
    <w:rsid w:val="00AC7BF3"/>
    <w:rsid w:val="00AC7E0A"/>
    <w:rsid w:val="00AD04E1"/>
    <w:rsid w:val="00AD0A5E"/>
    <w:rsid w:val="00AD0B2E"/>
    <w:rsid w:val="00AD199D"/>
    <w:rsid w:val="00AD1AA9"/>
    <w:rsid w:val="00AD1DA7"/>
    <w:rsid w:val="00AD2C68"/>
    <w:rsid w:val="00AD2CC6"/>
    <w:rsid w:val="00AD34C4"/>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9AD"/>
    <w:rsid w:val="00AE7E57"/>
    <w:rsid w:val="00AF0CBD"/>
    <w:rsid w:val="00AF144F"/>
    <w:rsid w:val="00AF1DFF"/>
    <w:rsid w:val="00AF2FA2"/>
    <w:rsid w:val="00AF3DCD"/>
    <w:rsid w:val="00AF3F16"/>
    <w:rsid w:val="00AF3FFE"/>
    <w:rsid w:val="00AF4858"/>
    <w:rsid w:val="00AF48F7"/>
    <w:rsid w:val="00AF4C46"/>
    <w:rsid w:val="00AF4D33"/>
    <w:rsid w:val="00AF5E66"/>
    <w:rsid w:val="00AF61A0"/>
    <w:rsid w:val="00AF6561"/>
    <w:rsid w:val="00AF67C9"/>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D95"/>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32CD"/>
    <w:rsid w:val="00B4372F"/>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DEB"/>
    <w:rsid w:val="00B7062B"/>
    <w:rsid w:val="00B71286"/>
    <w:rsid w:val="00B71407"/>
    <w:rsid w:val="00B71ABA"/>
    <w:rsid w:val="00B71E26"/>
    <w:rsid w:val="00B725DE"/>
    <w:rsid w:val="00B72F36"/>
    <w:rsid w:val="00B73B61"/>
    <w:rsid w:val="00B73D69"/>
    <w:rsid w:val="00B73FB2"/>
    <w:rsid w:val="00B74984"/>
    <w:rsid w:val="00B74DC4"/>
    <w:rsid w:val="00B7524A"/>
    <w:rsid w:val="00B75A2D"/>
    <w:rsid w:val="00B75BDC"/>
    <w:rsid w:val="00B76145"/>
    <w:rsid w:val="00B762F9"/>
    <w:rsid w:val="00B76489"/>
    <w:rsid w:val="00B769B0"/>
    <w:rsid w:val="00B76C8D"/>
    <w:rsid w:val="00B77034"/>
    <w:rsid w:val="00B77190"/>
    <w:rsid w:val="00B772E4"/>
    <w:rsid w:val="00B774FC"/>
    <w:rsid w:val="00B77DEA"/>
    <w:rsid w:val="00B80951"/>
    <w:rsid w:val="00B80A9F"/>
    <w:rsid w:val="00B81CFB"/>
    <w:rsid w:val="00B81FF7"/>
    <w:rsid w:val="00B82593"/>
    <w:rsid w:val="00B825FB"/>
    <w:rsid w:val="00B82D09"/>
    <w:rsid w:val="00B82DEF"/>
    <w:rsid w:val="00B82E19"/>
    <w:rsid w:val="00B830C2"/>
    <w:rsid w:val="00B83102"/>
    <w:rsid w:val="00B8318D"/>
    <w:rsid w:val="00B83DDC"/>
    <w:rsid w:val="00B84353"/>
    <w:rsid w:val="00B84ADE"/>
    <w:rsid w:val="00B854BE"/>
    <w:rsid w:val="00B85887"/>
    <w:rsid w:val="00B85E7D"/>
    <w:rsid w:val="00B86DA4"/>
    <w:rsid w:val="00B86F87"/>
    <w:rsid w:val="00B8737E"/>
    <w:rsid w:val="00B87A55"/>
    <w:rsid w:val="00B908E4"/>
    <w:rsid w:val="00B90A83"/>
    <w:rsid w:val="00B90B4B"/>
    <w:rsid w:val="00B90DC8"/>
    <w:rsid w:val="00B916E7"/>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20E6"/>
    <w:rsid w:val="00BB21B9"/>
    <w:rsid w:val="00BB2A7B"/>
    <w:rsid w:val="00BB2CF9"/>
    <w:rsid w:val="00BB2E79"/>
    <w:rsid w:val="00BB3486"/>
    <w:rsid w:val="00BB35F9"/>
    <w:rsid w:val="00BB3AEC"/>
    <w:rsid w:val="00BB3B2B"/>
    <w:rsid w:val="00BB47FC"/>
    <w:rsid w:val="00BB589D"/>
    <w:rsid w:val="00BB5EFC"/>
    <w:rsid w:val="00BB6013"/>
    <w:rsid w:val="00BB614C"/>
    <w:rsid w:val="00BB6B1D"/>
    <w:rsid w:val="00BB7298"/>
    <w:rsid w:val="00BC0764"/>
    <w:rsid w:val="00BC0CE0"/>
    <w:rsid w:val="00BC1749"/>
    <w:rsid w:val="00BC1B7A"/>
    <w:rsid w:val="00BC3957"/>
    <w:rsid w:val="00BC3B70"/>
    <w:rsid w:val="00BC3F68"/>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AAB"/>
    <w:rsid w:val="00BD5C53"/>
    <w:rsid w:val="00BD610D"/>
    <w:rsid w:val="00BD6462"/>
    <w:rsid w:val="00BD6689"/>
    <w:rsid w:val="00BD697D"/>
    <w:rsid w:val="00BD6C6C"/>
    <w:rsid w:val="00BD6C71"/>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7681"/>
    <w:rsid w:val="00BE79F0"/>
    <w:rsid w:val="00BE7AD6"/>
    <w:rsid w:val="00BE7BB2"/>
    <w:rsid w:val="00BF0212"/>
    <w:rsid w:val="00BF090E"/>
    <w:rsid w:val="00BF0F69"/>
    <w:rsid w:val="00BF1731"/>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F8F"/>
    <w:rsid w:val="00C168DC"/>
    <w:rsid w:val="00C16D64"/>
    <w:rsid w:val="00C16DD9"/>
    <w:rsid w:val="00C16FA8"/>
    <w:rsid w:val="00C170A2"/>
    <w:rsid w:val="00C17D8E"/>
    <w:rsid w:val="00C2006A"/>
    <w:rsid w:val="00C202F1"/>
    <w:rsid w:val="00C22228"/>
    <w:rsid w:val="00C23840"/>
    <w:rsid w:val="00C2385A"/>
    <w:rsid w:val="00C23E26"/>
    <w:rsid w:val="00C240DE"/>
    <w:rsid w:val="00C24560"/>
    <w:rsid w:val="00C252DB"/>
    <w:rsid w:val="00C26476"/>
    <w:rsid w:val="00C2661C"/>
    <w:rsid w:val="00C2680F"/>
    <w:rsid w:val="00C26FC5"/>
    <w:rsid w:val="00C27276"/>
    <w:rsid w:val="00C27660"/>
    <w:rsid w:val="00C27E7A"/>
    <w:rsid w:val="00C27F40"/>
    <w:rsid w:val="00C30665"/>
    <w:rsid w:val="00C31592"/>
    <w:rsid w:val="00C32044"/>
    <w:rsid w:val="00C3237C"/>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608C"/>
    <w:rsid w:val="00C8648F"/>
    <w:rsid w:val="00C86982"/>
    <w:rsid w:val="00C87117"/>
    <w:rsid w:val="00C87492"/>
    <w:rsid w:val="00C87621"/>
    <w:rsid w:val="00C87625"/>
    <w:rsid w:val="00C90218"/>
    <w:rsid w:val="00C908CC"/>
    <w:rsid w:val="00C917CF"/>
    <w:rsid w:val="00C925F1"/>
    <w:rsid w:val="00C927D9"/>
    <w:rsid w:val="00C93252"/>
    <w:rsid w:val="00C93C16"/>
    <w:rsid w:val="00C940B6"/>
    <w:rsid w:val="00C9429B"/>
    <w:rsid w:val="00C94408"/>
    <w:rsid w:val="00C94DD1"/>
    <w:rsid w:val="00C94F6B"/>
    <w:rsid w:val="00C94F8B"/>
    <w:rsid w:val="00C954F8"/>
    <w:rsid w:val="00C9560C"/>
    <w:rsid w:val="00C95AAE"/>
    <w:rsid w:val="00C96351"/>
    <w:rsid w:val="00C96573"/>
    <w:rsid w:val="00C972CB"/>
    <w:rsid w:val="00C9751C"/>
    <w:rsid w:val="00C976D2"/>
    <w:rsid w:val="00C97B32"/>
    <w:rsid w:val="00C97CDA"/>
    <w:rsid w:val="00C97F57"/>
    <w:rsid w:val="00CA03CB"/>
    <w:rsid w:val="00CA0BCD"/>
    <w:rsid w:val="00CA0EED"/>
    <w:rsid w:val="00CA0FCE"/>
    <w:rsid w:val="00CA1418"/>
    <w:rsid w:val="00CA175F"/>
    <w:rsid w:val="00CA1BBA"/>
    <w:rsid w:val="00CA1F17"/>
    <w:rsid w:val="00CA2A2B"/>
    <w:rsid w:val="00CA2DD8"/>
    <w:rsid w:val="00CA300F"/>
    <w:rsid w:val="00CA3745"/>
    <w:rsid w:val="00CA3EB4"/>
    <w:rsid w:val="00CA4041"/>
    <w:rsid w:val="00CA4250"/>
    <w:rsid w:val="00CA4279"/>
    <w:rsid w:val="00CA43C7"/>
    <w:rsid w:val="00CA4EC6"/>
    <w:rsid w:val="00CA54B5"/>
    <w:rsid w:val="00CA58A6"/>
    <w:rsid w:val="00CA5CD7"/>
    <w:rsid w:val="00CA5E94"/>
    <w:rsid w:val="00CA6E05"/>
    <w:rsid w:val="00CA70BA"/>
    <w:rsid w:val="00CA744E"/>
    <w:rsid w:val="00CA745D"/>
    <w:rsid w:val="00CA7A14"/>
    <w:rsid w:val="00CA7F73"/>
    <w:rsid w:val="00CB03CC"/>
    <w:rsid w:val="00CB0AA6"/>
    <w:rsid w:val="00CB131F"/>
    <w:rsid w:val="00CB1A35"/>
    <w:rsid w:val="00CB1B0D"/>
    <w:rsid w:val="00CB1D23"/>
    <w:rsid w:val="00CB2106"/>
    <w:rsid w:val="00CB22DB"/>
    <w:rsid w:val="00CB2AD9"/>
    <w:rsid w:val="00CB2AF2"/>
    <w:rsid w:val="00CB2D8A"/>
    <w:rsid w:val="00CB3762"/>
    <w:rsid w:val="00CB3B26"/>
    <w:rsid w:val="00CB4391"/>
    <w:rsid w:val="00CB4504"/>
    <w:rsid w:val="00CB4C58"/>
    <w:rsid w:val="00CB4DDE"/>
    <w:rsid w:val="00CB56C3"/>
    <w:rsid w:val="00CB5FA9"/>
    <w:rsid w:val="00CB68D4"/>
    <w:rsid w:val="00CB6E57"/>
    <w:rsid w:val="00CB764A"/>
    <w:rsid w:val="00CB7ADD"/>
    <w:rsid w:val="00CC0988"/>
    <w:rsid w:val="00CC1445"/>
    <w:rsid w:val="00CC1D10"/>
    <w:rsid w:val="00CC21CE"/>
    <w:rsid w:val="00CC27DA"/>
    <w:rsid w:val="00CC2DE9"/>
    <w:rsid w:val="00CC2FCC"/>
    <w:rsid w:val="00CC312E"/>
    <w:rsid w:val="00CC34B6"/>
    <w:rsid w:val="00CC3543"/>
    <w:rsid w:val="00CC3A9D"/>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F3C"/>
    <w:rsid w:val="00D07F61"/>
    <w:rsid w:val="00D1016B"/>
    <w:rsid w:val="00D104C1"/>
    <w:rsid w:val="00D10585"/>
    <w:rsid w:val="00D105AD"/>
    <w:rsid w:val="00D10720"/>
    <w:rsid w:val="00D1088A"/>
    <w:rsid w:val="00D10E26"/>
    <w:rsid w:val="00D11023"/>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1EB"/>
    <w:rsid w:val="00D26580"/>
    <w:rsid w:val="00D26884"/>
    <w:rsid w:val="00D26886"/>
    <w:rsid w:val="00D26B38"/>
    <w:rsid w:val="00D30B7B"/>
    <w:rsid w:val="00D30B8A"/>
    <w:rsid w:val="00D30F74"/>
    <w:rsid w:val="00D31E63"/>
    <w:rsid w:val="00D32CA0"/>
    <w:rsid w:val="00D32F50"/>
    <w:rsid w:val="00D3301D"/>
    <w:rsid w:val="00D337B3"/>
    <w:rsid w:val="00D3391A"/>
    <w:rsid w:val="00D34283"/>
    <w:rsid w:val="00D345B1"/>
    <w:rsid w:val="00D347B4"/>
    <w:rsid w:val="00D348D0"/>
    <w:rsid w:val="00D34AB8"/>
    <w:rsid w:val="00D34C9D"/>
    <w:rsid w:val="00D35183"/>
    <w:rsid w:val="00D35578"/>
    <w:rsid w:val="00D35C49"/>
    <w:rsid w:val="00D36EF8"/>
    <w:rsid w:val="00D37093"/>
    <w:rsid w:val="00D3710C"/>
    <w:rsid w:val="00D37516"/>
    <w:rsid w:val="00D377CD"/>
    <w:rsid w:val="00D37E18"/>
    <w:rsid w:val="00D400A1"/>
    <w:rsid w:val="00D410A4"/>
    <w:rsid w:val="00D42BAE"/>
    <w:rsid w:val="00D42C1A"/>
    <w:rsid w:val="00D43237"/>
    <w:rsid w:val="00D437FC"/>
    <w:rsid w:val="00D43981"/>
    <w:rsid w:val="00D43C9D"/>
    <w:rsid w:val="00D43E29"/>
    <w:rsid w:val="00D44205"/>
    <w:rsid w:val="00D44A24"/>
    <w:rsid w:val="00D44C07"/>
    <w:rsid w:val="00D44C19"/>
    <w:rsid w:val="00D4614D"/>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7092E"/>
    <w:rsid w:val="00D709D6"/>
    <w:rsid w:val="00D70DC8"/>
    <w:rsid w:val="00D710F5"/>
    <w:rsid w:val="00D710F7"/>
    <w:rsid w:val="00D711A2"/>
    <w:rsid w:val="00D7172E"/>
    <w:rsid w:val="00D72AB0"/>
    <w:rsid w:val="00D72FDD"/>
    <w:rsid w:val="00D73165"/>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902CF"/>
    <w:rsid w:val="00D90A21"/>
    <w:rsid w:val="00D90BDB"/>
    <w:rsid w:val="00D9114F"/>
    <w:rsid w:val="00D92DC5"/>
    <w:rsid w:val="00D9316F"/>
    <w:rsid w:val="00D93643"/>
    <w:rsid w:val="00D936F1"/>
    <w:rsid w:val="00D93B39"/>
    <w:rsid w:val="00D945B7"/>
    <w:rsid w:val="00D94790"/>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F88"/>
    <w:rsid w:val="00DA2FDA"/>
    <w:rsid w:val="00DA36AA"/>
    <w:rsid w:val="00DA3ADC"/>
    <w:rsid w:val="00DA443C"/>
    <w:rsid w:val="00DA455F"/>
    <w:rsid w:val="00DA4778"/>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968"/>
    <w:rsid w:val="00DC2F50"/>
    <w:rsid w:val="00DC3263"/>
    <w:rsid w:val="00DC35B0"/>
    <w:rsid w:val="00DC35BF"/>
    <w:rsid w:val="00DC3CBD"/>
    <w:rsid w:val="00DC41CE"/>
    <w:rsid w:val="00DC4325"/>
    <w:rsid w:val="00DC45D5"/>
    <w:rsid w:val="00DC500B"/>
    <w:rsid w:val="00DC592A"/>
    <w:rsid w:val="00DC5BAA"/>
    <w:rsid w:val="00DC5F0E"/>
    <w:rsid w:val="00DC5FBC"/>
    <w:rsid w:val="00DC6711"/>
    <w:rsid w:val="00DC6B69"/>
    <w:rsid w:val="00DC6DCA"/>
    <w:rsid w:val="00DC6E51"/>
    <w:rsid w:val="00DC7145"/>
    <w:rsid w:val="00DC79C6"/>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C15"/>
    <w:rsid w:val="00E26E84"/>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427"/>
    <w:rsid w:val="00E4477A"/>
    <w:rsid w:val="00E44B3D"/>
    <w:rsid w:val="00E44FBC"/>
    <w:rsid w:val="00E450FC"/>
    <w:rsid w:val="00E45B9D"/>
    <w:rsid w:val="00E45FDC"/>
    <w:rsid w:val="00E461A4"/>
    <w:rsid w:val="00E4626E"/>
    <w:rsid w:val="00E4629E"/>
    <w:rsid w:val="00E4640B"/>
    <w:rsid w:val="00E470AB"/>
    <w:rsid w:val="00E47654"/>
    <w:rsid w:val="00E47BFC"/>
    <w:rsid w:val="00E50896"/>
    <w:rsid w:val="00E51E67"/>
    <w:rsid w:val="00E51F08"/>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676F"/>
    <w:rsid w:val="00E66AAA"/>
    <w:rsid w:val="00E66C8D"/>
    <w:rsid w:val="00E675D1"/>
    <w:rsid w:val="00E676B6"/>
    <w:rsid w:val="00E7044F"/>
    <w:rsid w:val="00E709AA"/>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330E"/>
    <w:rsid w:val="00E8339A"/>
    <w:rsid w:val="00E838A2"/>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A43"/>
    <w:rsid w:val="00EE2979"/>
    <w:rsid w:val="00EE31A5"/>
    <w:rsid w:val="00EE31E2"/>
    <w:rsid w:val="00EE34E6"/>
    <w:rsid w:val="00EE4033"/>
    <w:rsid w:val="00EE410E"/>
    <w:rsid w:val="00EE4244"/>
    <w:rsid w:val="00EE4300"/>
    <w:rsid w:val="00EE4B5C"/>
    <w:rsid w:val="00EE54F2"/>
    <w:rsid w:val="00EE64F2"/>
    <w:rsid w:val="00EE6525"/>
    <w:rsid w:val="00EF036E"/>
    <w:rsid w:val="00EF05C7"/>
    <w:rsid w:val="00EF06CA"/>
    <w:rsid w:val="00EF1382"/>
    <w:rsid w:val="00EF1664"/>
    <w:rsid w:val="00EF190D"/>
    <w:rsid w:val="00EF216F"/>
    <w:rsid w:val="00EF2519"/>
    <w:rsid w:val="00EF265B"/>
    <w:rsid w:val="00EF2B10"/>
    <w:rsid w:val="00EF2BEF"/>
    <w:rsid w:val="00EF2D6B"/>
    <w:rsid w:val="00EF2EC2"/>
    <w:rsid w:val="00EF2F6D"/>
    <w:rsid w:val="00EF4098"/>
    <w:rsid w:val="00EF464A"/>
    <w:rsid w:val="00EF47B4"/>
    <w:rsid w:val="00EF4B3D"/>
    <w:rsid w:val="00EF4E98"/>
    <w:rsid w:val="00EF4F4F"/>
    <w:rsid w:val="00EF5345"/>
    <w:rsid w:val="00EF5CD5"/>
    <w:rsid w:val="00EF5FFA"/>
    <w:rsid w:val="00EF62A3"/>
    <w:rsid w:val="00EF631D"/>
    <w:rsid w:val="00EF684B"/>
    <w:rsid w:val="00EF6959"/>
    <w:rsid w:val="00EF6C97"/>
    <w:rsid w:val="00EF6C9E"/>
    <w:rsid w:val="00EF6D65"/>
    <w:rsid w:val="00EF6DF7"/>
    <w:rsid w:val="00EF7313"/>
    <w:rsid w:val="00EF78F5"/>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437"/>
    <w:rsid w:val="00F36BA3"/>
    <w:rsid w:val="00F36FE0"/>
    <w:rsid w:val="00F377F9"/>
    <w:rsid w:val="00F37AA2"/>
    <w:rsid w:val="00F37C25"/>
    <w:rsid w:val="00F4004D"/>
    <w:rsid w:val="00F40716"/>
    <w:rsid w:val="00F421F7"/>
    <w:rsid w:val="00F424AD"/>
    <w:rsid w:val="00F4264C"/>
    <w:rsid w:val="00F42A84"/>
    <w:rsid w:val="00F42AA9"/>
    <w:rsid w:val="00F43476"/>
    <w:rsid w:val="00F43543"/>
    <w:rsid w:val="00F439FA"/>
    <w:rsid w:val="00F441BC"/>
    <w:rsid w:val="00F44228"/>
    <w:rsid w:val="00F44441"/>
    <w:rsid w:val="00F451C5"/>
    <w:rsid w:val="00F455F9"/>
    <w:rsid w:val="00F4571C"/>
    <w:rsid w:val="00F45DAA"/>
    <w:rsid w:val="00F45E33"/>
    <w:rsid w:val="00F45E5D"/>
    <w:rsid w:val="00F47C58"/>
    <w:rsid w:val="00F47F08"/>
    <w:rsid w:val="00F50631"/>
    <w:rsid w:val="00F50CE3"/>
    <w:rsid w:val="00F5122B"/>
    <w:rsid w:val="00F513E5"/>
    <w:rsid w:val="00F518FE"/>
    <w:rsid w:val="00F52412"/>
    <w:rsid w:val="00F526C5"/>
    <w:rsid w:val="00F53B31"/>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E0A"/>
    <w:rsid w:val="00F81A78"/>
    <w:rsid w:val="00F81D3E"/>
    <w:rsid w:val="00F823B4"/>
    <w:rsid w:val="00F826AB"/>
    <w:rsid w:val="00F826FB"/>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639"/>
    <w:rsid w:val="00FA6A56"/>
    <w:rsid w:val="00FA7E6C"/>
    <w:rsid w:val="00FA7EF3"/>
    <w:rsid w:val="00FB09E4"/>
    <w:rsid w:val="00FB0AA1"/>
    <w:rsid w:val="00FB16A6"/>
    <w:rsid w:val="00FB2DB4"/>
    <w:rsid w:val="00FB3062"/>
    <w:rsid w:val="00FB3252"/>
    <w:rsid w:val="00FB3747"/>
    <w:rsid w:val="00FB3810"/>
    <w:rsid w:val="00FB3A5A"/>
    <w:rsid w:val="00FB3A68"/>
    <w:rsid w:val="00FB3FA7"/>
    <w:rsid w:val="00FB43FE"/>
    <w:rsid w:val="00FB538B"/>
    <w:rsid w:val="00FB5A59"/>
    <w:rsid w:val="00FB5D1E"/>
    <w:rsid w:val="00FB7726"/>
    <w:rsid w:val="00FB772D"/>
    <w:rsid w:val="00FB7D08"/>
    <w:rsid w:val="00FC01CE"/>
    <w:rsid w:val="00FC0889"/>
    <w:rsid w:val="00FC0B11"/>
    <w:rsid w:val="00FC1A21"/>
    <w:rsid w:val="00FC1E56"/>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557"/>
    <w:rsid w:val="00FD1E2B"/>
    <w:rsid w:val="00FD1ED4"/>
    <w:rsid w:val="00FD1FCF"/>
    <w:rsid w:val="00FD210D"/>
    <w:rsid w:val="00FD22A5"/>
    <w:rsid w:val="00FD292B"/>
    <w:rsid w:val="00FD2E45"/>
    <w:rsid w:val="00FD3266"/>
    <w:rsid w:val="00FD33C5"/>
    <w:rsid w:val="00FD3613"/>
    <w:rsid w:val="00FD4109"/>
    <w:rsid w:val="00FD4A35"/>
    <w:rsid w:val="00FD4B00"/>
    <w:rsid w:val="00FD5C34"/>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6040"/>
    <w:rsid w:val="00FE614D"/>
    <w:rsid w:val="00FE625F"/>
    <w:rsid w:val="00FE6897"/>
    <w:rsid w:val="00FE693E"/>
    <w:rsid w:val="00FE7317"/>
    <w:rsid w:val="00FE746A"/>
    <w:rsid w:val="00FE7B9B"/>
    <w:rsid w:val="00FF04D4"/>
    <w:rsid w:val="00FF086D"/>
    <w:rsid w:val="00FF0FD8"/>
    <w:rsid w:val="00FF1CCA"/>
    <w:rsid w:val="00FF1F60"/>
    <w:rsid w:val="00FF1FA2"/>
    <w:rsid w:val="00FF295B"/>
    <w:rsid w:val="00FF30D8"/>
    <w:rsid w:val="00FF3B71"/>
    <w:rsid w:val="00FF4277"/>
    <w:rsid w:val="00FF5486"/>
    <w:rsid w:val="00FF57CA"/>
    <w:rsid w:val="00FF5902"/>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B575"/>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27</Pages>
  <Words>36323</Words>
  <Characters>207046</Characters>
  <Application>Microsoft Office Word</Application>
  <DocSecurity>0</DocSecurity>
  <Lines>1725</Lines>
  <Paragraphs>485</Paragraphs>
  <ScaleCrop>false</ScaleCrop>
  <Company/>
  <LinksUpToDate>false</LinksUpToDate>
  <CharactersWithSpaces>24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9</cp:revision>
  <dcterms:created xsi:type="dcterms:W3CDTF">2022-11-19T16:04:00Z</dcterms:created>
  <dcterms:modified xsi:type="dcterms:W3CDTF">2023-02-2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18"&gt;&lt;session id="b6V2Ya2l"/&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